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47B7D" w:rsidRPr="007040A3" w:rsidRDefault="00147B7D" w:rsidP="00147B7D">
      <w:pPr>
        <w:rPr>
          <w:lang w:val="en-US"/>
        </w:rPr>
      </w:pPr>
      <w:r w:rsidRPr="007040A3">
        <w:rPr>
          <w:lang w:val="en-US"/>
        </w:rPr>
        <w:t>Updated complete list of hereditary dystonia</w:t>
      </w:r>
    </w:p>
    <w:p w:rsidR="00147B7D" w:rsidRPr="007040A3" w:rsidRDefault="00147B7D" w:rsidP="00147B7D">
      <w:pPr>
        <w:rPr>
          <w:lang w:val="en-US"/>
        </w:rPr>
      </w:pPr>
    </w:p>
    <w:p w:rsidR="00147B7D" w:rsidRPr="007040A3" w:rsidRDefault="00147B7D" w:rsidP="00147B7D">
      <w:pPr>
        <w:rPr>
          <w:sz w:val="20"/>
          <w:szCs w:val="20"/>
          <w:lang w:val="en-US"/>
        </w:rPr>
      </w:pPr>
    </w:p>
    <w:tbl>
      <w:tblPr>
        <w:tblW w:w="9072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559"/>
        <w:gridCol w:w="850"/>
        <w:gridCol w:w="3684"/>
        <w:gridCol w:w="994"/>
        <w:gridCol w:w="709"/>
      </w:tblGrid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Designation</w:t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Less common movement phenotype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Clinical clues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OMIM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MOI</w:t>
            </w:r>
          </w:p>
        </w:tc>
      </w:tr>
      <w:tr w:rsidR="00147B7D" w:rsidRPr="007040A3" w:rsidTr="00CA65FF">
        <w:tc>
          <w:tcPr>
            <w:tcW w:w="9072" w:type="dxa"/>
            <w:gridSpan w:val="6"/>
          </w:tcPr>
          <w:p w:rsidR="00147B7D" w:rsidRPr="007040A3" w:rsidRDefault="00147B7D" w:rsidP="00CA65FF">
            <w:pPr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Isolated dystonia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ANO3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aGFybGVzd29ydGg8L0F1dGhvcj48WWVhcj4yMDEyPC9Z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aGFybGVzd29ydGg8L0F1dGhvcj48WWVhcj4yMDEyPC9Z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132, 37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(Head) Tremor, myoclonus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ranial-cervical dystonia, variable age at onset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5034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DYT-</w:t>
            </w:r>
            <w:r w:rsidRPr="008065FD"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t>EIF2AK2</w: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NYW88L0F1dGhvcj48WWVhcj4yMDIwPC9ZZWFyPjxSZWNO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</w:fldData>
              </w:fldCha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NYW88L0F1dGhvcj48WWVhcj4yMDIwPC9ZZWFyPjxSZWNO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</w:fldData>
              </w:fldCha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 w:cs="Calibri"/>
                <w:i/>
                <w:iCs/>
                <w:noProof/>
                <w:color w:val="000000" w:themeColor="text1"/>
                <w:sz w:val="20"/>
                <w:szCs w:val="20"/>
                <w:vertAlign w:val="superscript"/>
                <w:lang w:val="en-US"/>
              </w:rPr>
              <w:t>171, 172, 174</w: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Early onset, mostly generalized dystonia including laryngeal involvement, may be accompanied by leukoencephalopathy, spasticity, and developmental delay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>618877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AD, 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GNAL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NoczwvQXV0aG9yPjxZZWFyPjIwMTM8L1llYXI+PFJl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NoczwvQXV0aG9yPjxZZWFyPjIwMTM8L1llYXI+PFJl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132, 37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Adult onset cranial-cervical dystonia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5073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HPCA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aGFybGVzd29ydGg8L0F1dGhvcj48WWVhcj4yMDE1PC9Z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aGFybGVzd29ydGg8L0F1dGhvcj48WWVhcj4yMDE1PC9Z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132, 379, 38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Childhood-onset generalized dystonia and adolescence-onset segmental dystonia; first affecting the distal limbs and later involving neck, orofacial and craniocervical regions, dysarthria, febrile seizures and developmental delay in one case </w:t>
            </w:r>
          </w:p>
        </w:tc>
        <w:tc>
          <w:tcPr>
            <w:tcW w:w="994" w:type="dxa"/>
            <w:vAlign w:val="center"/>
          </w:tcPr>
          <w:p w:rsidR="00147B7D" w:rsidRPr="007040A3" w:rsidRDefault="00CA65FF" w:rsidP="00CA65FF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hyperlink r:id="rId6" w:history="1">
              <w:r w:rsidR="00147B7D" w:rsidRPr="007040A3">
                <w:rPr>
                  <w:rStyle w:val="Strong"/>
                  <w:rFonts w:cstheme="minorHAnsi"/>
                  <w:b w:val="0"/>
                  <w:bCs w:val="0"/>
                  <w:sz w:val="20"/>
                  <w:szCs w:val="20"/>
                </w:rPr>
                <w:t>224500</w:t>
              </w:r>
            </w:hyperlink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KMT2B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aZWNoPC9BdXRob3I+PFllYXI+MjAxNjwvWWVhcj48UmVj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aZWNoPC9BdXRob3I+PFllYXI+MjAxNjwvWWVhcj48UmVj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132, 381, 38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ildhood-onset, generalized dystonia, usually first affecting the lower limbs, variable additional signs including developmental delay, microcephaly, intellectual disability, facial dysmorphia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284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RKR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W1hcmdvczwvQXV0aG9yPjxZZWFyPjIwMDg8L1llYXI+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W1hcmdvczwvQXV0aG9yPjxZZWFyPjIwMDg8L1llYXI+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8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Rare form of usually generalized dystonia, parkinsonism inconsistent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2067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THAP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NoczwvQXV0aG9yPjxZZWFyPjIwMDk8L1llYXI+PFJl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NoczwvQXV0aG9yPjxZZWFyPjIwMDk8L1llYXI+PFJl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131, 13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Adolescent-onset dystonia of mixed type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2629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TOR1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PemVsaXVzPC9BdXRob3I+PFllYXI+MTk5NzwvWWVhcj48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PemVsaXVzPC9BdXRob3I+PFllYXI+MTk5NzwvWWVhcj48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132, 38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Early-onset generalized dystonia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2810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VPS16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YWk8L0F1dGhvcj48WWVhcj4yMDE2PC9ZZWFyPjxSZWNO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YWk8L0F1dGhvcj48WWVhcj4yMDE2PC9ZZWFyPjxSZWNO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112, 385-38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Early-onset generalized dystonia, mild to moderate intellectual disability and neuropsychiatric symptoms in a subset of patients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9291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9072" w:type="dxa"/>
            <w:gridSpan w:val="6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 xml:space="preserve">Combined dystonias (disorders where dystonia frequently coexists with other movement disorders) 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COX20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Eb3NzPC9BdXRob3I+PFllYXI+MjAxNDwvWWVhcj48UmVj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Eb3NzPC9BdXRob3I+PFllYXI+MjAxNDwvWWVhcj48UmVj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388-39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taxia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Mitochondrial complex IV deficiency nuclear type 11; 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hypotonia, gait ataxia, dysarthria, and sensory neuropathy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9054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DNAJC12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Bbmlrc3RlcjwvQXV0aG9yPjxZZWFyPjIwMTc8L1llYXI+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Bbmlrc3RlcjwvQXV0aG9yPjxZZWFyPjIwMTc8L1llYXI+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350, 391, 39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arkinsonism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Hyperphenylalaninemia, developmental delay, phenotype can also include non-progressive or mild levodopa-responsive parkinsonism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384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SLC39A14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UdXNjaGw8L0F1dGhvcj48WWVhcj4yMDE2PC9ZZWFyPjxS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UdXNjaGw8L0F1dGhvcj48WWVhcj4yMDE2PC9ZZWFyPjxS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393-39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arkinsonism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Hypermagnesemia, dysarthria, and generalized dystonia, MR imaging: T1 hyperintense, diffuse, non-enhancing signal of basal ganglia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013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ATP1A3</w:t>
            </w:r>
            <w:r w:rsidRPr="007040A3">
              <w:rPr>
                <w:rFonts w:cstheme="minorHAnsi"/>
                <w:i/>
                <w:sz w:val="20"/>
                <w:szCs w:val="20"/>
                <w:vertAlign w:val="superscript"/>
                <w:lang w:val="en-US"/>
              </w:rPr>
              <w:t>A</w:t>
            </w:r>
            <w:r w:rsidRPr="007040A3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,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de Carvalho Aguiar&lt;/Author&gt;&lt;Year&gt;2004&lt;/Year&gt;&lt;RecNum&gt;158&lt;/RecNum&gt;&lt;DisplayText&gt;&lt;style face="superscript"&gt;326&lt;/style&gt;&lt;/DisplayText&gt;&lt;record&gt;&lt;rec-number&gt;158&lt;/rec-number&gt;&lt;foreign-keys&gt;&lt;key app="EN" db-id="evt9rs9wb5sexces9voxv9txtzadt29aee0t" timestamp="0"&gt;158&lt;/key&gt;&lt;/foreign-keys&gt;&lt;ref-type name="Journal Article"&gt;17&lt;/ref-type&gt;&lt;contributors&gt;&lt;authors&gt;&lt;author&gt;de Carvalho Aguiar, P.&lt;/author&gt;&lt;author&gt;Sweadner, K. J.&lt;/author&gt;&lt;author&gt;Penniston, J. T.&lt;/author&gt;&lt;author&gt;Zaremba, J.&lt;/author&gt;&lt;author&gt;Liu, L.&lt;/author&gt;&lt;author&gt;Caton, M.&lt;/author&gt;&lt;author&gt;Linazasoro, G.&lt;/author&gt;&lt;author&gt;Borg, M.&lt;/author&gt;&lt;author&gt;Tijssen, M. A.&lt;/author&gt;&lt;author&gt;Bressman, S. B.&lt;/author&gt;&lt;author&gt;Dobyns, W. B.&lt;/author&gt;&lt;author&gt;Brashear, A.&lt;/author&gt;&lt;author&gt;Ozelius, L. J.&lt;/author&gt;&lt;/authors&gt;&lt;/contributors&gt;&lt;auth-address&gt;Department of Molecular Genetics, Albert Einstein College of Medicine, Bronx, New York 10461, USA.&lt;/auth-address&gt;&lt;titles&gt;&lt;title&gt;Mutations in the Na+/K+ -ATPase alpha3 gene ATP1A3 are associated with rapid-onset dystonia parkinsonism&lt;/title&gt;&lt;secondary-title&gt;Neuron&lt;/secondary-title&gt;&lt;/titles&gt;&lt;periodical&gt;&lt;full-title&gt;Neuron&lt;/full-title&gt;&lt;abbr-1&gt;Neuron&lt;/abbr-1&gt;&lt;/periodical&gt;&lt;pages&gt;169-75&lt;/pages&gt;&lt;volume&gt;43&lt;/volume&gt;&lt;number&gt;2&lt;/number&gt;&lt;keywords&gt;&lt;keyword&gt;Amino Acid Sequence&lt;/keyword&gt;&lt;keyword&gt;Cell Line&lt;/keyword&gt;&lt;keyword&gt;Dystonia/complications/*genetics/metabolism&lt;/keyword&gt;&lt;keyword&gt;Humans&lt;/keyword&gt;&lt;keyword&gt;Molecular Conformation&lt;/keyword&gt;&lt;keyword&gt;*Mutation, Missense&lt;/keyword&gt;&lt;keyword&gt;Parkinsonian Disorders/complications/*genetics/metabolism&lt;/keyword&gt;&lt;keyword&gt;Sodium-Potassium-Exchanging ATPase/*genetics/metabolism&lt;/keyword&gt;&lt;keyword&gt;Structure-Activity Relationship&lt;/keyword&gt;&lt;/keywords&gt;&lt;dates&gt;&lt;year&gt;2004&lt;/year&gt;&lt;pub-dates&gt;&lt;date&gt;Jul 22&lt;/date&gt;&lt;/pub-dates&gt;&lt;/dates&gt;&lt;isbn&gt;0896-6273 (Print)&amp;#xD;0896-6273 (Linking)&lt;/isbn&gt;&lt;accession-num&gt;15260953&lt;/accession-num&gt;&lt;urls&gt;&lt;related-urls&gt;&lt;url&gt;http://www.ncbi.nlm.nih.gov/pubmed/15260953&lt;/url&gt;&lt;/related-urls&gt;&lt;/urls&gt;&lt;electronic-resource-num&gt;10.1016/j.neuron.2004.06.028&lt;/electronic-resource-num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2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Rapid-onset dystonia-parkinsonism, chorea in later life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28235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Merge w:val="restart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GCH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JY2hpbm9zZTwvQXV0aG9yPjxZZWFyPjE5OTQ8L1llYXI+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JY2hpbm9zZTwvQXV0aG9yPjxZZWFyPjE5OTQ8L1llYXI+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29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Merge w:val="restart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GTP cyclohydrolase I deficiency (mild form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Segawa&lt;/Author&gt;&lt;Year&gt;2003&lt;/Year&gt;&lt;RecNum&gt;461&lt;/RecNum&gt;&lt;DisplayText&gt;&lt;style face="superscript"&gt;330&lt;/style&gt;&lt;/DisplayText&gt;&lt;record&gt;&lt;rec-number&gt;461&lt;/rec-number&gt;&lt;foreign-keys&gt;&lt;key app="EN" db-id="evt9rs9wb5sexces9voxv9txtzadt29aee0t" timestamp="1444244615"&gt;461&lt;/key&gt;&lt;/foreign-keys&gt;&lt;ref-type name="Journal Article"&gt;17&lt;/ref-type&gt;&lt;contributors&gt;&lt;authors&gt;&lt;author&gt;Segawa, M.&lt;/author&gt;&lt;author&gt;Nomura, Y.&lt;/author&gt;&lt;author&gt;Nishiyama, N.&lt;/author&gt;&lt;/authors&gt;&lt;/contributors&gt;&lt;auth-address&gt;Segawa Neurological Clinic for Children, Japan. segawa@t3.rim.or.jp&lt;/auth-address&gt;&lt;titles&gt;&lt;title&gt;Autosomal dominant guanosine triphosphate cyclohydrolase I deficiency (Segawa disease)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als of Neurology&lt;/full-title&gt;&lt;/alt-periodical&gt;&lt;pages&gt;S32-45&lt;/pages&gt;&lt;volume&gt;54 Suppl 6&lt;/volume&gt;&lt;keywords&gt;&lt;keyword&gt;Age of Onset&lt;/keyword&gt;&lt;keyword&gt;Child&lt;/keyword&gt;&lt;keyword&gt;Diagnosis, Differential&lt;/keyword&gt;&lt;keyword&gt;Dystonia/*genetics/physiopathology&lt;/keyword&gt;&lt;keyword&gt;GTP Cyclohydrolase/*deficiency/*genetics&lt;/keyword&gt;&lt;keyword&gt;Genes, Dominant/genetics&lt;/keyword&gt;&lt;keyword&gt;Humans&lt;/keyword&gt;&lt;keyword&gt;Molecular Biology&lt;/keyword&gt;&lt;keyword&gt;Syndrome&lt;/keyword&gt;&lt;/keywords&gt;&lt;dates&gt;&lt;year&gt;2003&lt;/year&gt;&lt;/dates&gt;&lt;isbn&gt;0364-5134 (Print)&amp;#xD;0364-5134 (Linking)&lt;/isbn&gt;&lt;accession-num&gt;12891652&lt;/accession-num&gt;&lt;urls&gt;&lt;related-urls&gt;&lt;url&gt;http://www.ncbi.nlm.nih.gov/pubmed/12891652&lt;/url&gt;&lt;/related-urls&gt;&lt;/urls&gt;&lt;electronic-resource-num&gt;10.1002/ana.10630&lt;/electronic-resource-num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3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childhood-onset dopa-responsive dystonia, adult-onset dystonia-parkinson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manifestation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diurnal fluctuation, pyramidal signs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2823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Merge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vMerge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b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GTP cyclohydrolase I deficiency (severe form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b3J2YXRoPC9BdXRob3I+PFllYXI+MjAwODwvWWVhcj48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b3J2YXRoPC9BdXRob3I+PFllYXI+MjAwODwvWWVhcj48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31, 33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parkinson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manifestation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developmental delay, truncal hypotonia, spasticity, oculogyric crises, seizures, with or without hyperphenylalaninemi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PcGxhZGVuPC9BdXRob3I+PFllYXI+MjAxMTwvWWVhcj48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PcGxhZGVuPC9BdXRob3I+PFllYXI+MjAxMTwvWWVhcj48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3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5407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DYT/PARK-</w:t>
            </w:r>
            <w:r w:rsidRPr="007040A3" w:rsidDel="00206B7C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TAF1</w:t>
            </w:r>
            <w:r w:rsidRPr="007040A3">
              <w:rPr>
                <w:rFonts w:cstheme="minorHAnsi"/>
                <w:i/>
                <w:sz w:val="20"/>
                <w:szCs w:val="20"/>
                <w:vertAlign w:val="superscript"/>
                <w:lang w:val="en-US"/>
              </w:rPr>
              <w:t>*,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Wtpbm88L0F1dGhvcj48WWVhcj4yMDA3PC9ZZWFyPjxS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Wtpbm88L0F1dGhvcj48WWVhcj4yMDA3PC9ZZWFyPjxS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13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Dystonia-parkinsonism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31425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XL</w:t>
            </w:r>
          </w:p>
        </w:tc>
      </w:tr>
      <w:tr w:rsidR="00147B7D" w:rsidRPr="007040A3" w:rsidTr="00CA65FF">
        <w:tc>
          <w:tcPr>
            <w:tcW w:w="1276" w:type="dxa"/>
            <w:vMerge w:val="restart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TH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&lt;EndNote&gt;&lt;Cite&gt;&lt;Author&gt;Ludecke&lt;/Author&gt;&lt;Year&gt;1995&lt;/Year&gt;&lt;RecNum&gt;384&lt;/RecNum&gt;&lt;DisplayText&gt;&lt;style face="superscript"&gt;344&lt;/style&gt;&lt;/DisplayText&gt;&lt;record&gt;&lt;rec-number&gt;384&lt;/rec-number&gt;&lt;foreign-keys&gt;&lt;key app="EN" db-id="evt9rs9wb5sexces9voxv9txtzadt29aee0t" timestamp="0"&gt;384&lt;/key&gt;&lt;/foreign-keys&gt;&lt;ref-type name="Journal Article"&gt;17&lt;/ref-type&gt;&lt;contributors&gt;&lt;authors&gt;&lt;author&gt;Ludecke, B.&lt;/author&gt;&lt;author&gt;Dworniczak, B.&lt;/author&gt;&lt;author&gt;Bartholome, K.&lt;/author&gt;&lt;/authors&gt;&lt;/contributors&gt;&lt;auth-address&gt;Universitats-Kinderklinik, Bochum, Germany.&lt;/auth-address&gt;&lt;titles&gt;&lt;title&gt;A point mutation in the tyrosine hydroxylase gene associated with Segawa&amp;apos;s syndrome&lt;/title&gt;&lt;secondary-title&gt;Hum Genet&lt;/secondary-title&gt;&lt;/titles&gt;&lt;periodical&gt;&lt;full-title&gt;Hum Genet&lt;/full-title&gt;&lt;abbr-1&gt;Human genetics&lt;/abbr-1&gt;&lt;/periodical&gt;&lt;pages&gt;123-5&lt;/pages&gt;&lt;volume&gt;95&lt;/volume&gt;&lt;number&gt;1&lt;/number&gt;&lt;keywords&gt;&lt;keyword&gt;Adult&lt;/keyword&gt;&lt;keyword&gt;Amino Acid Sequence&lt;/keyword&gt;&lt;keyword&gt;Base Sequence&lt;/keyword&gt;&lt;keyword&gt;Child&lt;/keyword&gt;&lt;keyword&gt;Circadian Rhythm&lt;/keyword&gt;&lt;keyword&gt;DNA Primers&lt;/keyword&gt;&lt;keyword&gt;Dystonia/enzymology/*genetics&lt;/keyword&gt;&lt;keyword&gt;Female&lt;/keyword&gt;&lt;keyword&gt;Genetic Linkage&lt;/keyword&gt;&lt;keyword&gt;Humans&lt;/keyword&gt;&lt;keyword&gt;Male&lt;/keyword&gt;&lt;keyword&gt;Molecular Sequence Data&lt;/keyword&gt;&lt;keyword&gt;*Point Mutation&lt;/keyword&gt;&lt;keyword&gt;Syndrome&lt;/keyword&gt;&lt;keyword&gt;Tyrosine 3-Monooxygenase/*genetics&lt;/keyword&gt;&lt;/keywords&gt;&lt;dates&gt;&lt;year&gt;1995&lt;/year&gt;&lt;pub-dates&gt;&lt;date&gt;Jan&lt;/date&gt;&lt;/pub-dates&gt;&lt;/dates&gt;&lt;isbn&gt;0340-6717 (Print)&amp;#xD;0340-6717 (Linking)&lt;/isbn&gt;&lt;accession-num&gt;7814018&lt;/accession-num&gt;&lt;urls&gt;&lt;related-urls&gt;&lt;url&gt;http://www.ncbi.nlm.nih.gov/pubmed/7814018&lt;/url&gt;&lt;/related-urls&gt;&lt;/urls&gt;&lt;/record&gt;&lt;/Cite&gt;&lt;/EndNote&gt;</w:instrTex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344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Tyrosine hydroxylase deficiency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Furukawa&lt;/Author&gt;&lt;Year&gt;2014&lt;/Year&gt;&lt;RecNum&gt;60&lt;/RecNum&gt;&lt;DisplayText&gt;&lt;style face="superscript"&gt;345&lt;/style&gt;&lt;/DisplayText&gt;&lt;record&gt;&lt;rec-number&gt;60&lt;/rec-number&gt;&lt;foreign-keys&gt;&lt;key app="EN" db-id="evt9rs9wb5sexces9voxv9txtzadt29aee0t" timestamp="0"&gt;60&lt;/key&gt;&lt;/foreign-keys&gt;&lt;ref-type name="Generic"&gt;13&lt;/ref-type&gt;&lt;contributors&gt;&lt;authors&gt;&lt;author&gt;Furukawa, Y.&lt;/author&gt;&lt;author&gt;Kish, S.&lt;/author&gt;&lt;/authors&gt;&lt;secondary-authors&gt;&lt;author&gt;Pagon, R.A.&lt;/author&gt;&lt;author&gt;Adam, M.P. &lt;/author&gt;&lt;author&gt;Ardinger, H.H. &lt;/author&gt;&lt;author&gt;Bird, T.D.&lt;/author&gt;&lt;author&gt;Dolan, C.R. &lt;/author&gt;&lt;author&gt;Fong, C.T. &lt;/author&gt;&lt;author&gt;Smith, R.J.H. &lt;/author&gt;&lt;author&gt;Stephens, K.&lt;/author&gt;&lt;/secondary-authors&gt;&lt;/contributors&gt;&lt;titles&gt;&lt;title&gt;Tyrosine Hydroxylase Deficiency&lt;/title&gt;&lt;secondary-title&gt;Gene Reviews&lt;/secondary-title&gt;&lt;/titles&gt;&lt;dates&gt;&lt;year&gt;2014&lt;/year&gt;&lt;/dates&gt;&lt;publisher&gt;University of Washingon&lt;/publisher&gt;&lt;urls&gt;&lt;/urls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4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5407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</w:p>
        </w:tc>
      </w:tr>
      <w:tr w:rsidR="00147B7D" w:rsidRPr="007040A3" w:rsidTr="00CA65FF">
        <w:tc>
          <w:tcPr>
            <w:tcW w:w="1276" w:type="dxa"/>
            <w:vMerge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ild form: dopa-responsive infantile to early childhood onset dystonia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Merge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evere form: infantile-onset dystonia and parkinsonism, truncal hypotonia, global developmental delay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Merge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Very severe form: infantile-onset dystonia and parkinsonism, oculogyric crises, severe global developmental delay, truncal hypotonia, limb spasticity, autonomic dysfunction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GNAO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ZWxseTwvQXV0aG9yPjxZZWFyPjIwMTk8L1llYXI+PFJl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ZWxseTwvQXV0aG9yPjxZZWFyPjIwMTk8L1llYXI+PFJl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105, 39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yoclonus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Hypotonia and motor delay, exacerbated by febrile illness, stress, high ambient temperature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493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4E2DAC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MYC/DYT-</w:t>
            </w:r>
            <w:r w:rsidRPr="004E2DAC"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t>KCTD17</w: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NZW5jYWNjaTwvQXV0aG9yPjxZZWFyPjIwMTU8L1llYXI+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=
</w:fldData>
              </w:fldCha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NZW5jYWNjaTwvQXV0aG9yPjxZZWFyPjIwMTU8L1llYXI+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=
</w:fldData>
              </w:fldCha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 w:cs="Calibri"/>
                <w:i/>
                <w:iCs/>
                <w:noProof/>
                <w:color w:val="000000" w:themeColor="text1"/>
                <w:sz w:val="20"/>
                <w:szCs w:val="20"/>
                <w:vertAlign w:val="superscript"/>
                <w:lang w:val="en-US"/>
              </w:rPr>
              <w:t>398-401</w: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Onset of mild m</w:t>
            </w:r>
            <w:r w:rsidRPr="002B6EDD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 xml:space="preserve">yoclonic </w:t>
            </w: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symptoms</w:t>
            </w:r>
            <w:r w:rsidRPr="002B6EDD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 xml:space="preserve"> in the first or second decade of life</w:t>
            </w: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 xml:space="preserve">, followed by </w:t>
            </w:r>
            <w:r w:rsidRPr="002B6EDD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 xml:space="preserve">later </w:t>
            </w: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onset of</w:t>
            </w:r>
            <w:r w:rsidRPr="002B6EDD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 xml:space="preserve">progressive </w:t>
            </w:r>
            <w:r w:rsidRPr="002B6EDD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dystonia with predominant involvement of the crani</w:t>
            </w: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al</w:t>
            </w:r>
            <w:r w:rsidRPr="002B6EDD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and laryngeal muscles; d</w:t>
            </w:r>
            <w:r w:rsidRPr="002B6EDD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ystonia dominates the clinical picture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>616398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MYC/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SGCE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aaW1wcmljaDwvQXV0aG9yPjxZZWFyPjIwMDE8L1llYXI+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aaW1wcmljaDwvQXV0aG9yPjxZZWFyPjIwMDE8L1llYXI+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0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yoclonus-dystonia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5990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9072" w:type="dxa"/>
            <w:gridSpan w:val="6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Complex dystonias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(where dystonia dominates the clinical picture but this occurs in the context of a complex phenotype including symptoms other than movement disorders)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ACTB</w:t>
            </w:r>
            <w:r w:rsidRPr="007040A3">
              <w:rPr>
                <w:rFonts w:cstheme="minorHAnsi"/>
                <w:i/>
                <w:iCs/>
                <w:sz w:val="20"/>
                <w:szCs w:val="20"/>
                <w:vertAlign w:val="superscript"/>
                <w:lang w:val="en-US"/>
              </w:rPr>
              <w:t>B,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WZXJsb2VzPC9BdXRob3I+PFllYXI+MjAxNTwvWWVhcj48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WZXJsb2VzPC9BdXRob3I+PFllYXI+MjAxNTwvWWVhcj48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03-40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ensorineural hearing loss, generalized dystonia, skeletal abnormalities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7371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ATP7B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Bull&lt;/Author&gt;&lt;Year&gt;1993&lt;/Year&gt;&lt;RecNum&gt;448&lt;/RecNum&gt;&lt;DisplayText&gt;&lt;style face="superscript"&gt;407&lt;/style&gt;&lt;/DisplayText&gt;&lt;record&gt;&lt;rec-number&gt;448&lt;/rec-number&gt;&lt;foreign-keys&gt;&lt;key app="EN" db-id="evt9rs9wb5sexces9voxv9txtzadt29aee0t" timestamp="1444244406"&gt;448&lt;/key&gt;&lt;/foreign-keys&gt;&lt;ref-type name="Journal Article"&gt;17&lt;/ref-type&gt;&lt;contributors&gt;&lt;authors&gt;&lt;author&gt;Bull, P. C.&lt;/author&gt;&lt;author&gt;Thomas, G. R.&lt;/author&gt;&lt;author&gt;Rommens, J. M.&lt;/author&gt;&lt;author&gt;Forbes, J. R.&lt;/author&gt;&lt;author&gt;Cox, D. W.&lt;/author&gt;&lt;/authors&gt;&lt;/contributors&gt;&lt;auth-address&gt;Research Institute, Hospital for Sick Children, Toronto, Ontario, Canada.&lt;/auth-address&gt;&lt;titles&gt;&lt;title&gt;The Wilson disease gene is a putative copper transporting P-type ATPase similar to the Menkes gene&lt;/title&gt;&lt;secondary-title&gt;Nat Genet&lt;/secondary-title&gt;&lt;alt-title&gt;Nature genetics&lt;/alt-title&gt;&lt;/titles&gt;&lt;periodical&gt;&lt;full-title&gt;Nat Genet&lt;/full-title&gt;&lt;/periodical&gt;&lt;alt-periodical&gt;&lt;full-title&gt;Nature Genetics&lt;/full-title&gt;&lt;/alt-periodical&gt;&lt;pages&gt;327-37&lt;/pages&gt;&lt;volume&gt;5&lt;/volume&gt;&lt;number&gt;4&lt;/number&gt;&lt;edition&gt;1993/12/01&lt;/edition&gt;&lt;keywords&gt;&lt;keyword&gt;Adenosine Triphosphatases/*genetics&lt;/keyword&gt;&lt;keyword&gt;Amino Acid Sequence&lt;/keyword&gt;&lt;keyword&gt;Base Sequence&lt;/keyword&gt;&lt;keyword&gt;Blotting, Northern&lt;/keyword&gt;&lt;keyword&gt;*Cation Transport Proteins&lt;/keyword&gt;&lt;keyword&gt;Cell Line&lt;/keyword&gt;&lt;keyword&gt;Chromosomes, Human, Pair 13&lt;/keyword&gt;&lt;keyword&gt;Copper/*metabolism&lt;/keyword&gt;&lt;keyword&gt;Gene Expression&lt;/keyword&gt;&lt;keyword&gt;Hepatolenticular Degeneration/*genetics/metabolism&lt;/keyword&gt;&lt;keyword&gt;Humans&lt;/keyword&gt;&lt;keyword&gt;Menkes Kinky Hair Syndrome/*genetics&lt;/keyword&gt;&lt;keyword&gt;Molecular Sequence Data&lt;/keyword&gt;&lt;keyword&gt;Mutation&lt;/keyword&gt;&lt;keyword&gt;Sequence Analysis, DNA&lt;/keyword&gt;&lt;/keywords&gt;&lt;dates&gt;&lt;year&gt;1993&lt;/year&gt;&lt;pub-dates&gt;&lt;date&gt;Dec&lt;/date&gt;&lt;/pub-dates&gt;&lt;/dates&gt;&lt;isbn&gt;1061-4036 (Print)&amp;#xD;1061-4036&lt;/isbn&gt;&lt;accession-num&gt;8298639&lt;/accession-num&gt;&lt;urls&gt;&lt;/urls&gt;&lt;electronic-resource-num&gt;10.1038/ng1293-327&lt;/electronic-resource-num&gt;&lt;remote-database-provider&gt;Nlm&lt;/remote-database-provider&gt;&lt;language&gt;eng&lt;/language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0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Wilson’s disease: Dystonia, occasionally parkinsonism and/or chorea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flapping tremor, rest-, action- and intention tremor, orofacial dyskinesias, dysarthria, liver disease, Kayser-Fleischer rings, psychiatric symptoms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7790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BCAP3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YWNjaWFnbGk8L0F1dGhvcj48WWVhcj4yMDEzPC9ZZWFy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YWNjaWFnbGk8L0F1dGhvcj48WWVhcj4yMDEzPC9ZZWFy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08-41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eafness, central hypomyelination, microcephaly, ophthalmoplegia, intellectual disability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300475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XL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DYT- 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DCAF17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-(NBIA)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BbGF6YW1pPC9BdXRob3I+PFllYXI+MjAwODwvWWVhcj48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BbGF6YW1pPC9BdXRob3I+PFllYXI+MjAwODwvWWVhcj48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415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e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BbC1TZW1hcmk8L0F1dGhvcj48WWVhcj4yMDA3PC9ZZWFy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TQ5LTYwPC9w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BbC1TZW1hcmk8L0F1dGhvcj48WWVhcj4yMDA3PC9ZZWFy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TQ5LTYwPC9w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1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Woodhouse-Sakati syndrome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TY2huZWlkZXI8L0F1dGhvcj48WWVhcj4yMDA4PC9ZZWFy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TY2huZWlkZXI8L0F1dGhvcj48WWVhcj4yMDA4PC9ZZWFy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1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: </w:t>
            </w: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, SN, other BG (variable)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Dysarthria, deafness, seizures, cognitive impairment, hypogonadism, alopecia, diabetes mellitus, thyroid dysfunction, acanthosis nigrans, keratoconus, camptodactyly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4108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DDC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Chang&lt;/Author&gt;&lt;Year&gt;1998&lt;/Year&gt;&lt;RecNum&gt;446&lt;/RecNum&gt;&lt;DisplayText&gt;&lt;style face="superscript"&gt;418&lt;/style&gt;&lt;/DisplayText&gt;&lt;record&gt;&lt;rec-number&gt;446&lt;/rec-number&gt;&lt;foreign-keys&gt;&lt;key app="EN" db-id="evt9rs9wb5sexces9voxv9txtzadt29aee0t" timestamp="1444244405"&gt;446&lt;/key&gt;&lt;/foreign-keys&gt;&lt;ref-type name="Journal Article"&gt;17&lt;/ref-type&gt;&lt;contributors&gt;&lt;authors&gt;&lt;author&gt;Chang, Y. T. &lt;/author&gt;&lt;author&gt;Mues, G. &lt;/author&gt;&lt;author&gt;McPherson, J. D.&lt;/author&gt;&lt;author&gt;Bedell, J.&lt;/author&gt;&lt;author&gt;Marsh, J. L&lt;/author&gt;&lt;author&gt;Hyland, K.&lt;/author&gt;&lt;author&gt;Courtwright, K. H &lt;/author&gt;&lt;author&gt;Summers, J. W.&lt;/author&gt;&lt;/authors&gt;&lt;/contributors&gt;&lt;titles&gt;&lt;title&gt;Mutations in the human aromatic L-amino acid decarboxylase gene (Abstract)&lt;/title&gt;&lt;secondary-title&gt;Journal of Inherited Metabolic Disease&lt;/secondary-title&gt;&lt;/titles&gt;&lt;periodical&gt;&lt;full-title&gt;Journal of Inherited Metabolic Disease&lt;/full-title&gt;&lt;/periodical&gt;&lt;volume&gt;21&lt;/volume&gt;&lt;number&gt;4&lt;/number&gt;&lt;dates&gt;&lt;year&gt;1998&lt;/year&gt;&lt;/dates&gt;&lt;urls&gt;&lt;/urls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1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omatic l-amino acid decarboxylase deficiency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cnVuPC9BdXRob3I+PFllYXI+MjAxMDwvWWVhcj48UmVj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cnVuPC9BdXRob3I+PFllYXI+MjAxMDwvWWVhcj48UmVj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19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occasionally chorea, hypokinesia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Developmental delay, truncal hypotonia, oculogyric crises, ptosis, autonomic symptoms, sleep disorder, diurnal fluctuations with sleep benefit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8643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FITM2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aYXpvIFNlY288L0F1dGhvcj48WWVhcj4yMDE3PC9ZZWFy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aYXpvIFNlY288L0F1dGhvcj48WWVhcj4yMDE3PC9ZZWFy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20-42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Global developmental delay, sensorineural hearing loss, poor growth, and low body mass index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8635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IRF2BPL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a29ydmFuZWs8L0F1dGhvcj48WWVhcj4yMDE5PC9ZZWFy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a29ydmFuZWs8L0F1dGhvcj48WWVhcj4yMDE5PC9ZZWFy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124-12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evelopmental delay, hypotonia, seizures, pyramidal signs, dysarthria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8088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MECR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IZWltZXI8L0F1dGhvcj48WWVhcj4yMDE2PC9ZZWFyPjxS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IZWltZXI8L0F1dGhvcj48WWVhcj4yMDE2PC9ZZWFyPjxS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23, 42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Childhood-onset dystonia with optic atrophy and basal ganglia abnormalities (DYTOBAG); 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optic atrophy, MR imaging: basal ganglia signal abnormalities, T2 hyperintense signal in putamen and globus pallidus, cystic changes in putamen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282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mt-ND6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wPC9ZZWFyPjxSZWNO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wPC9ZZWFyPjxSZWNO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425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Leber’s hereditary optic neuropathy/dystonia (G14459A mutation): dystonia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juvenile-onset subacute vision loss (Leber hereditary optic neuropathy), encephalopathy, spasticity, bulbar dysfunction, cognitive impairment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516006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t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OPA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XNrb3ZhPC9BdXRob3I+PFllYXI+MjAxMzwvWWVhcj48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XNrb3ZhPC9BdXRob3I+PFllYXI+MjAxMzwvWWVhcj48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26, 42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taxia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Optic atrophy, peripheral neuropathy, myopathy, and progressive external ophthalmoplegia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6896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ANK2-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(NBIA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aaG91PC9BdXRob3I+PFllYXI+MjAwMTwvWWVhcj48UmVj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aaG91PC9BdXRob3I+PFllYXI+MjAwMTwvWWVhcj48UmVj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arkinsonism, chorea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Pantothenate kinase-associated neurodegeneration (PKAN): 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 – eye of the tiger sign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pasticity, dysarthria, cognitive decline, gaze palsy, psychiatric symptoms, pigmentary retinopathy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3420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SERAC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Xb3J0bWFubjwvQXV0aG9yPjxZZWFyPjE5OTM8L1llYXI+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Xb3J0bWFubjwvQXV0aG9yPjxZZWFyPjE5OTM8L1llYXI+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28-43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 w:cs="Calibri"/>
                <w:color w:val="000000" w:themeColor="text1"/>
                <w:sz w:val="20"/>
                <w:szCs w:val="20"/>
                <w:lang w:val="en-US"/>
              </w:rPr>
              <w:t>3-Methylglutaconic aciduria with deafness, encephalopathy, and Leigh-like syndrome (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MEGDEL);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ensorineural hearing loss, delayed psychomotor development, increased excretion of 3-methylglutaconic acid, transient liver dysfunction in the neonatal period, MR imaging: bilateral basal ganglia hyperintensities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4739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color w:val="131313"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SLC19A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Zeng&lt;/Author&gt;&lt;Year&gt;2005&lt;/Year&gt;&lt;RecNum&gt;449&lt;/RecNum&gt;&lt;DisplayText&gt;&lt;style face="superscript"&gt;431&lt;/style&gt;&lt;/DisplayText&gt;&lt;record&gt;&lt;rec-number&gt;449&lt;/rec-number&gt;&lt;foreign-keys&gt;&lt;key app="EN" db-id="evt9rs9wb5sexces9voxv9txtzadt29aee0t" timestamp="1444244406"&gt;449&lt;/key&gt;&lt;/foreign-keys&gt;&lt;ref-type name="Journal Article"&gt;17&lt;/ref-type&gt;&lt;contributors&gt;&lt;authors&gt;&lt;author&gt;Zeng, W. Q.&lt;/author&gt;&lt;author&gt;Al-Yamani, E.&lt;/author&gt;&lt;author&gt;Acierno, J. S., Jr.&lt;/author&gt;&lt;author&gt;Slaugenhaupt, S.&lt;/author&gt;&lt;author&gt;Gillis, T.&lt;/author&gt;&lt;author&gt;MacDonald, M. E.&lt;/author&gt;&lt;author&gt;Ozand, P. T.&lt;/author&gt;&lt;author&gt;Gusella, J. F.&lt;/author&gt;&lt;/authors&gt;&lt;/contributors&gt;&lt;auth-address&gt;Molecular Neurogenetics Unit, Center for Human Genetic Research, Massachusetts General Hospital, Charlestown, MA 02129-2000, USA.&lt;/auth-address&gt;&lt;titles&gt;&lt;title&gt;Biotin-responsive basal ganglia disease maps to 2q36.3 and is due to mutations in SLC19A3&lt;/title&gt;&lt;secondary-title&gt;Am J Hum Genet&lt;/secondary-title&gt;&lt;alt-title&gt;American journal of human genetics&lt;/alt-title&gt;&lt;/titles&gt;&lt;periodical&gt;&lt;full-title&gt;Am J Hum Genet&lt;/full-title&gt;&lt;/periodical&gt;&lt;alt-periodical&gt;&lt;full-title&gt;American Journal of Human Genetics&lt;/full-title&gt;&lt;/alt-periodical&gt;&lt;pages&gt;16-26&lt;/pages&gt;&lt;volume&gt;77&lt;/volume&gt;&lt;number&gt;1&lt;/number&gt;&lt;edition&gt;2005/05/05&lt;/edition&gt;&lt;keywords&gt;&lt;keyword&gt;Basal Ganglia Diseases/*genetics&lt;/keyword&gt;&lt;keyword&gt;Base Sequence&lt;/keyword&gt;&lt;keyword&gt;Biotin/*pharmacology&lt;/keyword&gt;&lt;keyword&gt;*Chromosomes, Human, Pair 2&lt;/keyword&gt;&lt;keyword&gt;Female&lt;/keyword&gt;&lt;keyword&gt;Genes, Recessive&lt;/keyword&gt;&lt;keyword&gt;Humans&lt;/keyword&gt;&lt;keyword&gt;Male&lt;/keyword&gt;&lt;keyword&gt;Membrane Transport Proteins/*genetics&lt;/keyword&gt;&lt;keyword&gt;Mutation&lt;/keyword&gt;&lt;keyword&gt;Pedigree&lt;/keyword&gt;&lt;/keywords&gt;&lt;dates&gt;&lt;year&gt;2005&lt;/year&gt;&lt;pub-dates&gt;&lt;date&gt;Jul&lt;/date&gt;&lt;/pub-dates&gt;&lt;/dates&gt;&lt;isbn&gt;0002-9297 (Print)&amp;#xD;0002-9297&lt;/isbn&gt;&lt;accession-num&gt;15871139&lt;/accession-num&gt;&lt;urls&gt;&lt;/urls&gt;&lt;custom2&gt;Pmc1226189&lt;/custom2&gt;&lt;electronic-resource-num&gt;10.1086/431216&lt;/electronic-resource-num&gt;&lt;remote-database-provider&gt;Nlm&lt;/remote-database-provider&gt;&lt;language&gt;eng&lt;/language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3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Biotin-responsive basal ganglia disease (within the thiamine transporter–2 (hTHTR2) deficiency spectrum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TZXJyYW5vPC9BdXRob3I+PFllYXI+MjAxMjwvWWVhcj48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TZXJyYW5vPC9BdXRob3I+PFllYXI+MjAxMjwvWWVhcj48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32, 43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: dystonia, parkinsonism (mainly rigidity), occasionally ataxia, chorea 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ubacute encephalopathy/coma (often triggered by febrile illness), cranial nerve palsy, pyramidal signs, cerebellar signs, dysphagia, intellectual disability, epilepsy, responsive to thiamine and/or biotin therapy.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6152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SUCLA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XJyb3p6bzwvQXV0aG9yPjxZZWFyPjIwMDc8L1llYXI+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XJyb3p6bzwvQXV0aG9yPjxZZWFyPjIwMDc8L1llYXI+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128, 129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UCLA2-related mitochondrial DNA (mtDNA) depletion syndrome, encephalomyopathic form, with mild methylmalonic aciduri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XJyb3p6bzwvQXV0aG9yPjxZZWFyPjIwMDc8L1llYXI+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YXJyb3p6bzwvQXV0aG9yPjxZZWFyPjIwMDc8L1llYXI+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128, 13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 dystonia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evere hypotonia, developmental delay, seizures, progressive spasticity, cerebral atrophy, sensorineural hearing loss, ophthalmoplegia, feeding problems and postnatal growth retardation, ptosis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3921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TIMM8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cmFuZWJqYWVyZzwvQXV0aG9yPjxZZWFyPjIwMDA8L1ll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cmFuZWJqYWVyZzwvQXV0aG9yPjxZZWFyPjIwMDA8L1ll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3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ohr-Tranebjaerg syndrome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TwvQXV0aG9yPjxZZWFyPjIwMTI8L1llYXI+PFJlY051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TwvQXV0aG9yPjxZZWFyPjIwMTI8L1llYXI+PFJlY051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3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lastRenderedPageBreak/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ensorineural deafness, visual impairment, cognitive impairment, behavioral problems, pyramidal signs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30470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XL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DYT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TUBB4A</w:t>
            </w:r>
            <w:r w:rsidRPr="007040A3">
              <w:rPr>
                <w:rFonts w:cstheme="minorHAnsi"/>
                <w:i/>
                <w:sz w:val="20"/>
                <w:szCs w:val="20"/>
                <w:vertAlign w:val="superscript"/>
                <w:lang w:val="en-US"/>
              </w:rPr>
              <w:t>C,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ZXJzaGVzb248L0F1dGhvcj48WWVhcj4yMDEzPC9ZZWFy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ZXJzaGVzb248L0F1dGhvcj48WWVhcj4yMDEzPC9ZZWFy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3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HSP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bHVta2luPC9BdXRob3I+PFllYXI+MjAxNDwvWWVhcj48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bHVta2luPC9BdXRob3I+PFllYXI+MjAxNDwvWWVhcj48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37, 43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Spasmodic dysphonia is most common dystonic presentation, alternative phenotype:  hypomyelinating leukodystrophy (see footnote)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28101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VAC14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dHV0dGVyZDwvQXV0aG9yPjxZZWFyPjIwMTc8L1llYXI+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TdHV0dGVyZDwvQXV0aG9yPjxZZWFyPjIwMTc8L1llYXI+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39-44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Neurodegeneration, ataxia, dysarthria, hypotonia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054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ACAT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thbzwvQXV0aG9yPjxZZWFyPjIwMDE8L1llYXI+PFJl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GdWthbzwvQXV0aG9yPjxZZWFyPjIwMDE8L1llYXI+PFJl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4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itochondrial acetoacetyl-CoA thiolase deficiency: metabolic decompensation and basal ganglia injury during acute stress resulting in dystonia and chore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Mitchell GA&lt;/Author&gt;&lt;Year&gt;2001&lt;/Year&gt;&lt;RecNum&gt;107&lt;/RecNum&gt;&lt;DisplayText&gt;&lt;style face="superscript"&gt;444&lt;/style&gt;&lt;/DisplayText&gt;&lt;record&gt;&lt;rec-number&gt;107&lt;/rec-number&gt;&lt;foreign-keys&gt;&lt;key app="EN" db-id="evt9rs9wb5sexces9voxv9txtzadt29aee0t" timestamp="0"&gt;107&lt;/key&gt;&lt;/foreign-keys&gt;&lt;ref-type name="Book Section"&gt;5&lt;/ref-type&gt;&lt;contributors&gt;&lt;authors&gt;&lt;author&gt;Mitchell GA, Fukao T&lt;/author&gt;&lt;/authors&gt;&lt;secondary-authors&gt;&lt;author&gt;Scriver, C.R. &lt;/author&gt;&lt;author&gt;Beaudet, A.L. &lt;/author&gt;&lt;author&gt;Sly, W.S. &lt;/author&gt;&lt;author&gt;Valle, D.&lt;/author&gt;&lt;/secondary-authors&gt;&lt;/contributors&gt;&lt;titles&gt;&lt;title&gt;Inborn errors of ketone body metabolism&lt;/title&gt;&lt;secondary-title&gt;The metabolic and molecular bases of inherited disease&lt;/secondary-title&gt;&lt;/titles&gt;&lt;pages&gt;2327–56&lt;/pages&gt;&lt;dates&gt;&lt;year&gt;2001&lt;/year&gt;&lt;/dates&gt;&lt;pub-location&gt;New York&lt;/pub-location&gt;&lt;publisher&gt;McGraw-Hill&lt;/publisher&gt;&lt;urls&gt;&lt;/urls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4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0375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ADAR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XZpbmdzdG9uPC9BdXRob3I+PFllYXI+MjAxNDwvWWVh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MaXZpbmdzdG9uPC9BdXRob3I+PFllYXI+MjAxNDwvWWVh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45, 44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pasticity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icardi-Goutières syndrome, includes dystonia and spastic paraparesis. MRI may reveal isolated bilateral striatal necrosis, adult-onset psychological difficulties, linked to characteristic interferon signature (upregulation of interferon-stimulated genes)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501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, rarely 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FOXG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3J0dW08L0F1dGhvcj48WWVhcj4yMDExPC9ZZWFyPjxS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3J0dW08L0F1dGhvcj48WWVhcj4yMDExPC9ZZWFyPjxS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47-449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skinesia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Rett-like phenotype (with congenital encephalopathy)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3454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GCDH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aWVyeTwvQXV0aG9yPjxZZWFyPjE5OTY8L1llYXI+PFJl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aWVyeTwvQXV0aG9yPjxZZWFyPjE5OTY8L1llYXI+PFJl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Glutaric aciduria type I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HaXRpYXV4PC9BdXRob3I+PFllYXI+MjAwODwvWWVhcj48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HaXRpYXV4PC9BdXRob3I+PFllYXI+MjAwODwvWWVhcj48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1, 45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chorea (usually following acute metabolic crises), parkinsonism (later)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acute metabolic crises with basal ganglia injury (predominantly putamen and caudate nucleus), severe truncal hypotonia, macrocephaly, orofacial dyskinesias, spasticity, cognitive impairment (variable), enlarged subdural space, subdural hygroma/hemorrhages, headaches, seizures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xPC9ZZWFyPjxS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AwNyUyRnMxMDU0NS0wMTEtOTI4OS01JmFtcDtyZnRfaWQ9aW5mbzpw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xPC9ZZWFyPjxS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AwNyUyRnMxMDU0NS0wMTEtOTI4OS01JmFtcDtyZnRfaWQ9aW5mbzpw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3167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HPRT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Gibbs&lt;/Author&gt;&lt;Year&gt;1987&lt;/Year&gt;&lt;RecNum&gt;439&lt;/RecNum&gt;&lt;DisplayText&gt;&lt;style face="superscript"&gt;454&lt;/style&gt;&lt;/DisplayText&gt;&lt;record&gt;&lt;rec-number&gt;439&lt;/rec-number&gt;&lt;foreign-keys&gt;&lt;key app="EN" db-id="evt9rs9wb5sexces9voxv9txtzadt29aee0t" timestamp="1444244403"&gt;439&lt;/key&gt;&lt;/foreign-keys&gt;&lt;ref-type name="Journal Article"&gt;17&lt;/ref-type&gt;&lt;contributors&gt;&lt;authors&gt;&lt;author&gt;Gibbs, R. A.&lt;/author&gt;&lt;author&gt;Caskey, C. T.&lt;/author&gt;&lt;/authors&gt;&lt;/contributors&gt;&lt;titles&gt;&lt;title&gt;Identification and localization of mutations at the Lesch-Nyhan locus by ribonuclease A cleavage&lt;/title&gt;&lt;secondary-title&gt;Science&lt;/secondary-title&gt;&lt;/titles&gt;&lt;periodical&gt;&lt;full-title&gt;Science&lt;/full-title&gt;&lt;/periodical&gt;&lt;pages&gt;303-5&lt;/pages&gt;&lt;volume&gt;236&lt;/volume&gt;&lt;number&gt;4799&lt;/number&gt;&lt;keywords&gt;&lt;keyword&gt;Cell Line&lt;/keyword&gt;&lt;keyword&gt;Chromosome Deletion&lt;/keyword&gt;&lt;keyword&gt;HeLa Cells/enzymology&lt;/keyword&gt;&lt;keyword&gt;Humans&lt;/keyword&gt;&lt;keyword&gt;Hypoxanthine Phosphoribosyltransferase/*genetics&lt;/keyword&gt;&lt;keyword&gt;Lesch-Nyhan Syndrome/*genetics&lt;/keyword&gt;&lt;keyword&gt;*Mutation&lt;/keyword&gt;&lt;keyword&gt;Nucleic Acid Hybridization&lt;/keyword&gt;&lt;keyword&gt;RNA, Messenger/genetics&lt;/keyword&gt;&lt;keyword&gt;Ribonuclease, Pancreatic&lt;/keyword&gt;&lt;/keywords&gt;&lt;dates&gt;&lt;year&gt;1987&lt;/year&gt;&lt;pub-dates&gt;&lt;date&gt;Apr 17&lt;/date&gt;&lt;/pub-dates&gt;&lt;/dates&gt;&lt;isbn&gt;0036-8075 (Print)&amp;#xD;0036-8075 (Linking)&lt;/isbn&gt;&lt;accession-num&gt;3563511&lt;/accession-num&gt;&lt;urls&gt;&lt;related-urls&gt;&lt;url&gt;http://www.ncbi.nlm.nih.gov/pubmed/3563511&lt;/url&gt;&lt;/related-urls&gt;&lt;/urls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Lesch-Nyhan syndrome: dystonia, chorea, occasionally ball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hyperuricemia, crystalluria, developmental delay/intellectual disability, eye movement abnormalities, spasticity, compulsive self-injurious behavior, gouty arthritis, nephrolithiasis, renal failure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300322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XL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MUT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Jansen&lt;/Author&gt;&lt;Year&gt;1990&lt;/Year&gt;&lt;RecNum&gt;444&lt;/RecNum&gt;&lt;DisplayText&gt;&lt;style face="superscript"&gt;455&lt;/style&gt;&lt;/DisplayText&gt;&lt;record&gt;&lt;rec-number&gt;444&lt;/rec-number&gt;&lt;foreign-keys&gt;&lt;key app="EN" db-id="evt9rs9wb5sexces9voxv9txtzadt29aee0t" timestamp="1444244405"&gt;444&lt;/key&gt;&lt;/foreign-keys&gt;&lt;ref-type name="Journal Article"&gt;17&lt;/ref-type&gt;&lt;contributors&gt;&lt;authors&gt;&lt;author&gt;Jansen, R.&lt;/author&gt;&lt;author&gt;Ledley, F. D.&lt;/author&gt;&lt;/authors&gt;&lt;/contributors&gt;&lt;auth-address&gt;Howard Hughes Medical Institute, Department of Cell Biology, Baylor College of Medicine, Houston, TX 77030.&lt;/auth-address&gt;&lt;titles&gt;&lt;title&gt;Heterozygous mutations at the mut locus in fibroblasts with mut0 methylmalonic acidemia identified by polymerase-chain-reaction cDNA cloning&lt;/title&gt;&lt;secondary-title&gt;Am J Hum Genet&lt;/secondary-title&gt;&lt;alt-title&gt;American journal of human genetics&lt;/alt-title&gt;&lt;/titles&gt;&lt;periodical&gt;&lt;full-title&gt;Am J Hum Genet&lt;/full-title&gt;&lt;/periodical&gt;&lt;alt-periodical&gt;&lt;full-title&gt;American Journal of Human Genetics&lt;/full-title&gt;&lt;/alt-periodical&gt;&lt;pages&gt;808-14&lt;/pages&gt;&lt;volume&gt;47&lt;/volume&gt;&lt;number&gt;5&lt;/number&gt;&lt;edition&gt;1990/11/01&lt;/edition&gt;&lt;keywords&gt;&lt;keyword&gt;Amino Acid Sequence&lt;/keyword&gt;&lt;keyword&gt;Cell Line&lt;/keyword&gt;&lt;keyword&gt;DNA/chemistry&lt;/keyword&gt;&lt;keyword&gt;Fibroblasts/metabolism&lt;/keyword&gt;&lt;keyword&gt;*Heterozygote&lt;/keyword&gt;&lt;keyword&gt;Humans&lt;/keyword&gt;&lt;keyword&gt;Infant, Newborn&lt;/keyword&gt;&lt;keyword&gt;Male&lt;/keyword&gt;&lt;keyword&gt;Methylmalonyl-CoA Mutase/blood/*genetics&lt;/keyword&gt;&lt;keyword&gt;*Mutation&lt;/keyword&gt;&lt;keyword&gt;Polymerase Chain Reaction&lt;/keyword&gt;&lt;keyword&gt;Solubility&lt;/keyword&gt;&lt;/keywords&gt;&lt;dates&gt;&lt;year&gt;1990&lt;/year&gt;&lt;pub-dates&gt;&lt;date&gt;Nov&lt;/date&gt;&lt;/pub-dates&gt;&lt;/dates&gt;&lt;isbn&gt;0002-9297 (Print)&amp;#xD;0002-9297&lt;/isbn&gt;&lt;accession-num&gt;1977311&lt;/accession-num&gt;&lt;urls&gt;&lt;/urls&gt;&lt;custom2&gt;Pmc1683687&lt;/custom2&gt;&lt;remote-database-provider&gt;Nlm&lt;/remote-database-provider&gt;&lt;language&gt;eng&lt;/language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ethylmalonic aciduri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chorea, occasionally ataxia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Neonatal-onset vomiting, seizures, lethargy and hypotonia, ketoacidosis, hyperammonemia, developmental delay, spasticity, pancreatitis, nephritis, growth failure, acute metabolic crises with confusion/encephalopathy, basal ganglia injury (predominantly globus pallidus)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5100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CCA/PCCB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Richard&lt;/Author&gt;&lt;Year&gt;1997&lt;/Year&gt;&lt;RecNum&gt;445&lt;/RecNum&gt;&lt;DisplayText&gt;&lt;style face="superscript"&gt;457&lt;/style&gt;&lt;/DisplayText&gt;&lt;record&gt;&lt;rec-number&gt;445&lt;/rec-number&gt;&lt;foreign-keys&gt;&lt;key app="EN" db-id="evt9rs9wb5sexces9voxv9txtzadt29aee0t" timestamp="1444244405"&gt;445&lt;/key&gt;&lt;/foreign-keys&gt;&lt;ref-type name="Journal Article"&gt;17&lt;/ref-type&gt;&lt;contributors&gt;&lt;authors&gt;&lt;author&gt;Richard, E.&lt;/author&gt;&lt;author&gt;Desviat, L. R.&lt;/author&gt;&lt;author&gt;Perez, B.&lt;/author&gt;&lt;author&gt;Perez-Cerda, C.&lt;/author&gt;&lt;author&gt;Ugarte, M.&lt;/author&gt;&lt;/authors&gt;&lt;/contributors&gt;&lt;auth-address&gt;Centro de Biologia Molecular Severo Ochoa, CSIC-UAM, Facultad de Ciencias, Universidad Autonoma de Madrid, Spain.&lt;/auth-address&gt;&lt;titles&gt;&lt;title&gt;Three novel splice mutations in the PCCA gene causing identical exon skipping in propionic acidemia patients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93-6&lt;/pages&gt;&lt;volume&gt;101&lt;/volume&gt;&lt;number&gt;1&lt;/number&gt;&lt;edition&gt;1998/01/07&lt;/edition&gt;&lt;keywords&gt;&lt;keyword&gt;Amino Acid Metabolism, Inborn Errors/*enzymology/*genetics&lt;/keyword&gt;&lt;keyword&gt;Base Sequence&lt;/keyword&gt;&lt;keyword&gt;Carboxy-Lyases/deficiency/*genetics&lt;/keyword&gt;&lt;keyword&gt;DNA Primers/genetics&lt;/keyword&gt;&lt;keyword&gt;DNA, Complementary/genetics&lt;/keyword&gt;&lt;keyword&gt;Exons&lt;/keyword&gt;&lt;keyword&gt;Genotype&lt;/keyword&gt;&lt;keyword&gt;Humans&lt;/keyword&gt;&lt;keyword&gt;Methylmalonyl-CoA Decarboxylase&lt;/keyword&gt;&lt;keyword&gt;*Mutation&lt;/keyword&gt;&lt;keyword&gt;Phenotype&lt;/keyword&gt;&lt;keyword&gt;Polymerase Chain Reaction&lt;/keyword&gt;&lt;keyword&gt;Propionates/*blood&lt;/keyword&gt;&lt;keyword&gt;RNA Splicing&lt;/keyword&gt;&lt;/keywords&gt;&lt;dates&gt;&lt;year&gt;1997&lt;/year&gt;&lt;pub-dates&gt;&lt;date&gt;Nov&lt;/date&gt;&lt;/pub-dates&gt;&lt;/dates&gt;&lt;isbn&gt;0340-6717 (Print)&amp;#xD;0340-6717&lt;/isbn&gt;&lt;accession-num&gt;9385377&lt;/accession-num&gt;&lt;urls&gt;&lt;/urls&gt;&lt;remote-database-provider&gt;Nlm&lt;/remote-database-provider&gt;&lt;language&gt;eng&lt;/language&gt;&lt;/record&gt;&lt;/Cite&gt;&lt;/EndNote&gt;</w:instrTex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ropionic aciduri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b2xrZXI8L0F1dGhvcj48WWVhcj4yMDE1PC9ZZWFyPjxS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45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occasionally chorea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neonatal-onset vomiting, seizures, lethargy and hypotonia, ketoacidosis, hyperammonemia, developmental delay, spasticity, cardiomyopathy, acute metabolic crises with confusion/encephalopathy, basal ganglia injury (predominantly putamen and caudate nucleus)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6054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CP-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(NBIA)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IYXJyaXM8L0F1dGhvcj48WWVhcj4xOTk1PC9ZZWFyPjxS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jI1MzktNDM8L3BhZ2VzPjx2b2x1bWU+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IYXJyaXM8L0F1dGhvcj48WWVhcj4xOTk1PC9ZZWFyPjxS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327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ea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3A24D9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s-AR"/>
              </w:rPr>
            </w:pPr>
            <w:r w:rsidRPr="003A24D9">
              <w:rPr>
                <w:rFonts w:cstheme="minorHAnsi"/>
                <w:sz w:val="20"/>
                <w:szCs w:val="20"/>
                <w:lang w:val="es-AR"/>
              </w:rPr>
              <w:t>Aceruloplasminemia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05laWxsPC9BdXRob3I+PFllYXI+MjAwODwvWWVhcj48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Y05laWxsPC9BdXRob3I+PFllYXI+MjAwODwvWWVhcj48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2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3A24D9">
              <w:rPr>
                <w:rFonts w:cstheme="minorHAnsi"/>
                <w:sz w:val="20"/>
                <w:szCs w:val="20"/>
                <w:lang w:val="es-AR"/>
              </w:rPr>
              <w:t>: dystonia, ataxia, chorea, parkinsonism, tremors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more homogeneous involvement of primarily caudate, putamen, thalamus, dentate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cognitive impairment, psychiatric symptoms, diabetes mellitus, retinal degeneration, anemia, liver iron storage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429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GLB1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dXRoYW5lPC9BdXRob3I+PFllYXI+MjAwNDwvWWVhcj48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NdXRoYW5lPC9BdXRob3I+PFllYXI+MjAwNDwvWWVhcj48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33, 33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GM1 gangliosidosis (type III, chronic/adult form): Dystonia, parkinson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pyramidal signs, dysarthria, cognitive deficits (often mild initially), skeletal abnormalities and short statue, corneal clouding, vacuolated cells, cardiomyopathy, progressive disease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230650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LA2G6-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(NBIA)</w:t>
            </w:r>
            <w:r w:rsidRPr="007040A3">
              <w:rPr>
                <w:rFonts w:cstheme="minorHAnsi"/>
                <w:i/>
                <w:sz w:val="20"/>
                <w:szCs w:val="20"/>
                <w:vertAlign w:val="superscript"/>
                <w:lang w:val="en-US"/>
              </w:rPr>
              <w:t>D,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A2PC9ZZWFyPjxS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A2PC9ZZWFyPjxS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335-337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taxia</w:t>
            </w: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LA2G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-associated neurodegeneration (PLAN): dystonia, parkinsonism, cognitive decline, pyramidal signs, psychiatric symptoms (adult phenotype), ataxia (childhood phenotype)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, SN in some; adults may have striatal involvement; about half of INAD and the majority of adult-onset cases lack brain iron accumulation on MRI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2953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PTS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PcGxhZGVuPC9BdXRob3I+PFllYXI+MjAxMjwvWWVhcj48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PcGxhZGVuPC9BdXRob3I+PFllYXI+MjAxMjwvWWVhcj48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338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-pyruvoyl-tetrahydropterin synthase deficiency: dystonia, parkinson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neonatal irritability, truncal hypotonia, developmental delay, seizures, oculogyric crises, autonomic dysfunction, hyperphenylalaninemia</w:t>
            </w:r>
            <w:r w:rsidRPr="007040A3" w:rsidDel="00F3504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2719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QDPR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PcGxhZGVuPC9BdXRob3I+PFllYXI+MjAxMjwvWWVhcj48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PcGxhZGVuPC9BdXRob3I+PFllYXI+MjAxMjwvWWVhcj48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338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ihydropteridine reductase deficiency: dystonia, parkinson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developmental delay, truncal hypotonia, seizures, autonomic dysfunction, hyperphenylalaninemia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2676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SLC6A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dXJpYW48L0F1dGhvcj48WWVhcj4yMDExPC9ZZWFyPjxS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dXJpYW48L0F1dGhvcj48WWVhcj4yMDExPC9ZZWFyPjxS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39, 34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opamine transporter deficiency syndrome: dystonia and parkinsonism (typically infantile-onset, atypical cases with juvenile-onset exist), occasionally chorea in infancy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mild developmental delay, truncal hypotonia, ocular flutter / oculogyric crises, saccade initiation failure, bulbar dysfunction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26455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SLC30A10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dXNjaGw8L0F1dGhvcj48WWVhcj4yMDEyPC9ZZWFyPjxS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UdXNjaGw8L0F1dGhvcj48WWVhcj4yMDEyPC9ZZWFyPjxS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13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Hypermanganesemia with dystonia, polycythemia, and liver cirrhosis, parkinson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hypermanganesemia, polycythemia, chronic liver disease, dysarthria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1146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DYT/PARK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SPR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b25hZmU8L0F1dGhvcj48WWVhcj4yMDAxPC9ZZWFyPjxS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Cb25hZmU8L0F1dGhvcj48WWVhcj4yMDAxPC9ZZWFyPjxS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4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epiapterin reductase deficiency: dystonia, parkinsonism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Additional clinical features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motor and speech delay, truncal hypotonia, limb hypertonia and hyperreflexia, oculogyric crises, psychiatric symptoms, autonomic dysfunction, diurnal fluctuation and sleep benefit, no hyperphenylalaninemia 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2716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lastRenderedPageBreak/>
              <w:t>ATX/DYT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SQSTM1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NdXRvPC9BdXRob3I+PFllYXI+MjAxODwvWWVhcj48UmVj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NdXRvPC9BdXRob3I+PFllYXI+MjAxODwvWWVhcj48UmVj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58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vertAlign w:val="superscript"/>
                <w:lang w:val="en-US"/>
              </w:rPr>
              <w:t>,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IYWFjazwvQXV0aG9yPjxZZWFyPjIwMTY8L1llYXI+PFJl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IYWFjazwvQXV0aG9yPjxZZWFyPjIwMTY8L1llYXI+PFJl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59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4534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ildhood-onset neurodegeneration, gait ataxia, cognitive decline, oculomotor abnormalities including vertical gaze palsy and nystagmus, and hypergonadotropic hypogonadism</w:t>
            </w:r>
          </w:p>
        </w:tc>
        <w:tc>
          <w:tcPr>
            <w:tcW w:w="994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7145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i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9072" w:type="dxa"/>
            <w:gridSpan w:val="6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sz w:val="20"/>
                <w:szCs w:val="20"/>
                <w:lang w:val="en-US"/>
              </w:rPr>
              <w:t>Disorders that usually present with other phenotypes but can have predominant dystonia</w:t>
            </w:r>
          </w:p>
        </w:tc>
      </w:tr>
      <w:tr w:rsidR="00147B7D" w:rsidRPr="007040A3" w:rsidTr="00CA65FF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i/>
                <w:iCs/>
                <w:sz w:val="20"/>
                <w:szCs w:val="20"/>
                <w:lang w:val="en-US"/>
              </w:rPr>
              <w:t>Gen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Associated disease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OMIM</w:t>
            </w:r>
          </w:p>
        </w:tc>
        <w:tc>
          <w:tcPr>
            <w:tcW w:w="46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Clinical phenotype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b/>
                <w:bCs/>
                <w:sz w:val="20"/>
                <w:szCs w:val="20"/>
                <w:lang w:val="en-US"/>
              </w:rPr>
              <w:t>MOI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TX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ATXN3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LYXdhZ3VjaGk8L0F1dGhvcj48WWVhcj4xOTk0PC9ZZWFy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begin">
                <w:fldData xml:space="preserve">PEVuZE5vdGU+PENpdGU+PEF1dGhvcj5LYXdhZ3VjaGk8L0F1dGhvcj48WWVhcj4xOTk0PC9ZZWFy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</w:fldData>
              </w:fldCha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noProof/>
                <w:sz w:val="20"/>
                <w:szCs w:val="20"/>
                <w:vertAlign w:val="superscript"/>
                <w:lang w:val="en-US"/>
              </w:rPr>
              <w:t>460-462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achado-Joseph Disease (Spinocerebellar ataxia)</w:t>
            </w:r>
          </w:p>
        </w:tc>
        <w:tc>
          <w:tcPr>
            <w:tcW w:w="850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109150</w:t>
            </w:r>
          </w:p>
        </w:tc>
        <w:tc>
          <w:tcPr>
            <w:tcW w:w="4678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Marked non-ataxia features; can have predominant parkinsonism, dystonia, chorea, spasticity, neuropathy, lower motor neuron involvement 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HSP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C19orf12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-(NBIA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XJ0aWc8L0F1dGhvcj48WWVhcj4yMDExPC9ZZWFyPjxS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XJ0aWc8L0F1dGhvcj48WWVhcj4yMDExPC9ZZWFyPjxS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Neuro-degeneration with Brain Iron Accumulation 4 </w:t>
            </w:r>
          </w:p>
        </w:tc>
        <w:tc>
          <w:tcPr>
            <w:tcW w:w="850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4298</w:t>
            </w:r>
          </w:p>
        </w:tc>
        <w:tc>
          <w:tcPr>
            <w:tcW w:w="4678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Mitochondrial membrane protein-associated neurodegeneration (MPAN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b2dhcnRoPC9BdXRob3I+PFllYXI+MjAxMzwvWWVhcj48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b2dhcnRoPC9BdXRob3I+PFllYXI+MjAxMzwvWWVhcj48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7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; progressive spastic paresis, dystonia, parkinsonism, and variable additional clinical features: dysarthria, dysphagia, cognitive decline/dementia, motor axonal neuropathy, optic nerve atrophy, psychiatric symptoms, bowel/bladder incontinence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 (hyperintense streaking of medial medullary lamina between GPi and GPe), SN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 or AD</w:t>
            </w:r>
          </w:p>
        </w:tc>
      </w:tr>
      <w:tr w:rsidR="00147B7D" w:rsidRPr="007040A3" w:rsidTr="00CA65FF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HSP/ATX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FA2H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-(NBIA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jxzdHlsZSBmYWNlPSJzdXBlcnNjcmlw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jxzdHlsZSBmYWNlPSJzdXBlcnNjcmlw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62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Spastic paraplegia 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2319</w:t>
            </w:r>
          </w:p>
        </w:tc>
        <w:tc>
          <w:tcPr>
            <w:tcW w:w="46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omplex SPG; Fatty Acid Hydroxylase-associated Neurodegeneration (FAHN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cnVlcjwvQXV0aG9yPjxZZWFyPjIwMTA8L1llYXI+PFJl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LcnVlcjwvQXV0aG9yPjxZZWFyPjIwMTA8L1llYXI+PFJl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63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; variable additional clinical features: spastic tetraparesis, cognitive decline, cerebellar and brainstem atrophy, dystonia, parkinsonism, ataxia, dysarthria, dysphagia, optic nerve atrophy, seizures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 (more subtle than other NBIAs)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="Arial"/>
                <w:sz w:val="20"/>
                <w:szCs w:val="20"/>
                <w:lang w:val="en-US"/>
              </w:rPr>
              <w:t>HSP/ATX-</w:t>
            </w:r>
            <w:r w:rsidRPr="007040A3">
              <w:rPr>
                <w:rFonts w:cs="Arial"/>
                <w:i/>
                <w:iCs/>
                <w:sz w:val="20"/>
                <w:szCs w:val="20"/>
                <w:lang w:val="en-US"/>
              </w:rPr>
              <w:t>KIF1C</w:t>
            </w:r>
            <w:r w:rsidRPr="007040A3">
              <w:rPr>
                <w:rFonts w:cs="Arial"/>
                <w:i/>
                <w:iCs/>
                <w:sz w:val="20"/>
                <w:szCs w:val="20"/>
                <w:vertAlign w:val="superscript"/>
                <w:lang w:val="en-US"/>
              </w:rPr>
              <w:t>E,</w:t>
            </w:r>
            <w:r w:rsidRPr="007040A3">
              <w:rPr>
                <w:rFonts w:cs="Arial"/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7040A3">
              <w:rPr>
                <w:rFonts w:cs="Arial"/>
                <w:sz w:val="20"/>
                <w:szCs w:val="20"/>
                <w:lang w:val="en-US"/>
              </w:rPr>
              <w:fldChar w:fldCharType="begin">
                <w:fldData xml:space="preserve">PEVuZE5vdGU+PENpdGU+PEF1dGhvcj5Cb3VzbGFtPC9BdXRob3I+PFllYXI+MjAwNzwvWWVhcj48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</w:fldData>
              </w:fldChar>
            </w:r>
            <w:r>
              <w:rPr>
                <w:rFonts w:cs="Arial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  <w:lang w:val="en-US"/>
              </w:rPr>
              <w:fldChar w:fldCharType="begin">
                <w:fldData xml:space="preserve">PEVuZE5vdGU+PENpdGU+PEF1dGhvcj5Cb3VzbGFtPC9BdXRob3I+PFllYXI+MjAwNzwvWWVhcj48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</w:fldData>
              </w:fldChar>
            </w:r>
            <w:r>
              <w:rPr>
                <w:rFonts w:cs="Arial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  <w:lang w:val="en-US"/>
              </w:rPr>
            </w:r>
            <w:r>
              <w:rPr>
                <w:rFonts w:cs="Arial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="Arial"/>
                <w:sz w:val="20"/>
                <w:szCs w:val="20"/>
                <w:lang w:val="en-US"/>
              </w:rPr>
            </w:r>
            <w:r w:rsidRPr="007040A3">
              <w:rPr>
                <w:rFonts w:cs="Arial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="Arial"/>
                <w:noProof/>
                <w:sz w:val="20"/>
                <w:szCs w:val="20"/>
                <w:vertAlign w:val="superscript"/>
                <w:lang w:val="en-US"/>
              </w:rPr>
              <w:t>463, 464</w:t>
            </w:r>
            <w:r w:rsidRPr="007040A3">
              <w:rPr>
                <w:rFonts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Spastic ataxia, Spastic paraplegia</w:t>
            </w:r>
          </w:p>
        </w:tc>
        <w:tc>
          <w:tcPr>
            <w:tcW w:w="850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1302</w:t>
            </w:r>
          </w:p>
        </w:tc>
        <w:tc>
          <w:tcPr>
            <w:tcW w:w="4678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ure and complicated; variable additional features including dystonia, ataxia, chorea, myoclonus, dysarthria, developmental delay, mild mental retardation, hypodontia, ptosis, short stature, sensorineural deafness, pes planus, white matter lesions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CHOR-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FTL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-(NBIA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dXJ0aXM8L0F1dGhvcj48WWVhcj4yMDAxPC9ZZWFyPjxS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dXJ0aXM8L0F1dGhvcj48WWVhcj4yMDAxPC9ZZWFyPjxS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=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Neuro-degeneration with Brain Iron Accumulation 3 </w:t>
            </w:r>
          </w:p>
        </w:tc>
        <w:tc>
          <w:tcPr>
            <w:tcW w:w="850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06159</w:t>
            </w:r>
          </w:p>
        </w:tc>
        <w:tc>
          <w:tcPr>
            <w:tcW w:w="4678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Neuroferritinopathy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aGlubmVyeTwvQXV0aG9yPjxZZWFyPjIwMDc8L1llYXI+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DaGlubmVyeTwvQXV0aG9yPjxZZWFyPjIwMDc8L1llYXI+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5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>: dystonia, chorea, parkinsonism, and variable additional clinical features including oromandibular dyskinesia, dysphagia, cognitive impairment, behavioral symptoms, low serum ferritin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GP, caudate, putamen, SN, red nucleus; cystic BG changes – pallidal necrosis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D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ARK-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t>DNAJC6</w:t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OZzwvQXV0aG9yPjxZZWFyPjIwMjA8L1llYXI+PFJlY051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OZzwvQXV0aG9yPjxZZWFyPjIwMjA8L1llYXI+PFJlY051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</w:fldData>
              </w:fldCha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465, 466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typical parkinsonism</w:t>
            </w:r>
          </w:p>
        </w:tc>
        <w:tc>
          <w:tcPr>
            <w:tcW w:w="850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615528</w:t>
            </w:r>
          </w:p>
        </w:tc>
        <w:tc>
          <w:tcPr>
            <w:tcW w:w="4678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rogressive parkinsonism in first decade, neurological regression, loss of ambulation mid-adolescence, epilepsy and neuropsychiatric features also present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AR</w:t>
            </w:r>
          </w:p>
        </w:tc>
      </w:tr>
      <w:tr w:rsidR="00147B7D" w:rsidRPr="007040A3" w:rsidTr="00CA65FF">
        <w:tc>
          <w:tcPr>
            <w:tcW w:w="1276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PARK- </w:t>
            </w:r>
            <w:r w:rsidRPr="007040A3">
              <w:rPr>
                <w:rFonts w:cstheme="minorHAnsi"/>
                <w:i/>
                <w:sz w:val="20"/>
                <w:szCs w:val="20"/>
                <w:lang w:val="en-US"/>
              </w:rPr>
              <w:t>WDR45</w:t>
            </w:r>
            <w:r w:rsidRPr="007040A3">
              <w:rPr>
                <w:rFonts w:cstheme="minorHAnsi"/>
                <w:iCs/>
                <w:sz w:val="20"/>
                <w:szCs w:val="20"/>
                <w:lang w:val="en-US"/>
              </w:rPr>
              <w:t>-(NBIA)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WFjazwvQXV0aG9yPjxZZWFyPjIwMTI8L1llYXI+PFJl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WFjazwvQXV0aG9yPjxZZWFyPjIwMTI8L1llYXI+PFJl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24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559" w:type="dxa"/>
            <w:vAlign w:val="center"/>
          </w:tcPr>
          <w:p w:rsidR="00147B7D" w:rsidRPr="007040A3" w:rsidRDefault="00147B7D" w:rsidP="00CA65FF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Beta-propeller protein-associated neurodegeneration (BPAN, previously SENDA syndrome) 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XlmbGljazwvQXV0aG9yPjxZZWFyPjIwMTM8L1llYXI+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IYXlmbGljazwvQXV0aG9yPjxZZWFyPjIwMTM8L1llYXI+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</w:fldData>
              </w:fldChar>
            </w:r>
            <w:r>
              <w:rPr>
                <w:rFonts w:cstheme="minorHAns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  <w:lang w:val="en-US"/>
              </w:rPr>
            </w:r>
            <w:r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325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300894</w:t>
            </w:r>
          </w:p>
        </w:tc>
        <w:tc>
          <w:tcPr>
            <w:tcW w:w="4678" w:type="dxa"/>
            <w:gridSpan w:val="2"/>
            <w:vAlign w:val="center"/>
          </w:tcPr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Predominant parkinsonism, dystonia less common, variable additional clinical features: developmental delay/intellectual disability, progressive cognitive decline, seizures, spasticity, Rett-like stereotypies, autistic-features, neuropsychiatric symptoms, sleep disorders, bowel/bladder incontinence, infantile epileptic encephalopathy</w:t>
            </w:r>
          </w:p>
          <w:p w:rsidR="00147B7D" w:rsidRPr="007040A3" w:rsidRDefault="00147B7D" w:rsidP="00CA65FF">
            <w:pPr>
              <w:jc w:val="both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u w:val="single"/>
                <w:lang w:val="en-US"/>
              </w:rPr>
              <w:t>Iron accumulation:</w:t>
            </w:r>
            <w:r w:rsidRPr="007040A3">
              <w:rPr>
                <w:rFonts w:cstheme="minorHAnsi"/>
                <w:sz w:val="20"/>
                <w:szCs w:val="20"/>
                <w:lang w:val="en-US"/>
              </w:rPr>
              <w:t xml:space="preserve"> SN &gt; GP Halo of hyperintensity surrounding linear hypointensity in SN on T1 scans </w:t>
            </w:r>
          </w:p>
        </w:tc>
        <w:tc>
          <w:tcPr>
            <w:tcW w:w="709" w:type="dxa"/>
            <w:vAlign w:val="center"/>
          </w:tcPr>
          <w:p w:rsidR="00147B7D" w:rsidRPr="007040A3" w:rsidRDefault="00147B7D" w:rsidP="00CA65FF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040A3">
              <w:rPr>
                <w:rFonts w:cstheme="minorHAnsi"/>
                <w:sz w:val="20"/>
                <w:szCs w:val="20"/>
                <w:lang w:val="en-US"/>
              </w:rPr>
              <w:t>XL</w:t>
            </w:r>
          </w:p>
        </w:tc>
      </w:tr>
    </w:tbl>
    <w:p w:rsidR="00147B7D" w:rsidRPr="007040A3" w:rsidRDefault="00147B7D" w:rsidP="00147B7D">
      <w:pPr>
        <w:jc w:val="both"/>
        <w:rPr>
          <w:sz w:val="18"/>
          <w:szCs w:val="18"/>
          <w:lang w:val="en-US"/>
        </w:rPr>
      </w:pPr>
      <w:r w:rsidRPr="007040A3">
        <w:rPr>
          <w:sz w:val="18"/>
          <w:szCs w:val="18"/>
          <w:lang w:val="en-US"/>
        </w:rPr>
        <w:lastRenderedPageBreak/>
        <w:t xml:space="preserve">AD = autosomal dominant, AR = autosomal recessive, BG = Basal ganglia, GP = Globus pallidus, HSP = Hereditary Spastic Paraplegia, INAD = infantile neuroaxonal dystrophy, MOI = Mode of inheritance, mt = mitochondrial, </w:t>
      </w:r>
      <w:r w:rsidRPr="007040A3">
        <w:rPr>
          <w:rFonts w:ascii="Calibri" w:hAnsi="Calibri"/>
          <w:sz w:val="18"/>
          <w:szCs w:val="18"/>
          <w:lang w:val="en-US"/>
        </w:rPr>
        <w:t>OMIM = Online Mendelian Inheritance in Man (</w:t>
      </w:r>
      <w:hyperlink r:id="rId7" w:history="1">
        <w:r w:rsidRPr="007040A3">
          <w:rPr>
            <w:rStyle w:val="Hyperlink"/>
            <w:rFonts w:ascii="Calibri" w:hAnsi="Calibri"/>
            <w:sz w:val="18"/>
            <w:szCs w:val="18"/>
            <w:lang w:val="en-US"/>
          </w:rPr>
          <w:t>https://www.omim.org/about</w:t>
        </w:r>
      </w:hyperlink>
      <w:r w:rsidRPr="007040A3">
        <w:rPr>
          <w:rFonts w:ascii="Calibri" w:hAnsi="Calibri"/>
          <w:sz w:val="18"/>
          <w:szCs w:val="18"/>
          <w:lang w:val="en-US"/>
        </w:rPr>
        <w:t xml:space="preserve">), </w:t>
      </w:r>
      <w:r w:rsidRPr="007040A3">
        <w:rPr>
          <w:sz w:val="18"/>
          <w:szCs w:val="18"/>
          <w:lang w:val="en-US"/>
        </w:rPr>
        <w:t>SENDA = static encephalopathy of childhood with neurodegeneration in adulthood, SN = Subthalamic nucleus, XL = x-linked, XLD = x-linked dominant</w:t>
      </w:r>
    </w:p>
    <w:p w:rsidR="00147B7D" w:rsidRPr="007040A3" w:rsidRDefault="00147B7D" w:rsidP="00147B7D">
      <w:pPr>
        <w:jc w:val="both"/>
        <w:rPr>
          <w:sz w:val="18"/>
          <w:szCs w:val="18"/>
          <w:lang w:val="en-US"/>
        </w:rPr>
      </w:pPr>
      <w:r w:rsidRPr="007040A3">
        <w:rPr>
          <w:sz w:val="18"/>
          <w:szCs w:val="18"/>
          <w:vertAlign w:val="superscript"/>
          <w:lang w:val="en-US"/>
        </w:rPr>
        <w:t>*</w:t>
      </w:r>
      <w:r w:rsidRPr="007040A3">
        <w:rPr>
          <w:sz w:val="18"/>
          <w:szCs w:val="18"/>
          <w:lang w:val="en-US"/>
        </w:rPr>
        <w:t xml:space="preserve">Due to a founder effect, genetic testing is possible.  The pathogenicity of the </w:t>
      </w:r>
      <w:r w:rsidRPr="007040A3">
        <w:rPr>
          <w:i/>
          <w:iCs/>
          <w:sz w:val="18"/>
          <w:szCs w:val="18"/>
          <w:lang w:val="en-US"/>
        </w:rPr>
        <w:t>TAF1</w:t>
      </w:r>
      <w:r w:rsidRPr="007040A3">
        <w:rPr>
          <w:sz w:val="18"/>
          <w:szCs w:val="18"/>
          <w:lang w:val="en-US"/>
        </w:rPr>
        <w:t xml:space="preserve"> gene is not absolutely confirmed, however testing of selected variants in this gene is sufficient for the diagnosis.</w:t>
      </w:r>
    </w:p>
    <w:p w:rsidR="00147B7D" w:rsidRPr="007040A3" w:rsidRDefault="00147B7D" w:rsidP="00147B7D">
      <w:pPr>
        <w:jc w:val="both"/>
        <w:rPr>
          <w:rFonts w:cstheme="minorHAnsi"/>
          <w:bCs/>
          <w:sz w:val="18"/>
          <w:szCs w:val="18"/>
          <w:lang w:val="en-US"/>
        </w:rPr>
      </w:pPr>
      <w:r w:rsidRPr="007040A3">
        <w:rPr>
          <w:rFonts w:cstheme="minorHAnsi"/>
          <w:sz w:val="18"/>
          <w:szCs w:val="18"/>
          <w:vertAlign w:val="superscript"/>
          <w:lang w:val="en-US"/>
        </w:rPr>
        <w:t>A</w:t>
      </w:r>
      <w:r w:rsidRPr="007040A3">
        <w:rPr>
          <w:rFonts w:cstheme="minorHAnsi"/>
          <w:sz w:val="18"/>
          <w:szCs w:val="18"/>
          <w:lang w:val="en-US"/>
        </w:rPr>
        <w:t xml:space="preserve"> Gene mutations can also cause autosomal dominant alternating hemiplegia of childhood (OMIM: 614820), CAPOS syndrome (Cerebellar ataxia, pes cavus, optic atrophy and sensorineural hearing loss; OMIM: 601338), as well as CAOS syndrome (</w:t>
      </w:r>
      <w:r w:rsidRPr="007040A3">
        <w:rPr>
          <w:rFonts w:cstheme="minorHAnsi"/>
          <w:bCs/>
          <w:sz w:val="18"/>
          <w:szCs w:val="18"/>
          <w:lang w:val="en-US"/>
        </w:rPr>
        <w:t>Episodic Cerebellar Ataxia, Areflexia, Optic Atrophy, and Sensorineural Hearing Loss).</w:t>
      </w:r>
    </w:p>
    <w:p w:rsidR="00147B7D" w:rsidRPr="007040A3" w:rsidRDefault="00147B7D" w:rsidP="00147B7D">
      <w:pPr>
        <w:jc w:val="both"/>
        <w:rPr>
          <w:sz w:val="18"/>
          <w:szCs w:val="18"/>
          <w:lang w:val="en-US"/>
        </w:rPr>
      </w:pPr>
      <w:r w:rsidRPr="007040A3">
        <w:rPr>
          <w:sz w:val="18"/>
          <w:szCs w:val="18"/>
          <w:vertAlign w:val="superscript"/>
          <w:lang w:val="en-US"/>
        </w:rPr>
        <w:t xml:space="preserve">B </w:t>
      </w:r>
      <w:r w:rsidRPr="007040A3">
        <w:rPr>
          <w:sz w:val="18"/>
          <w:szCs w:val="18"/>
          <w:lang w:val="en-US"/>
        </w:rPr>
        <w:t xml:space="preserve">This gene has also been associated with Baraitser-Winter syndrome 1 (OMIM </w:t>
      </w:r>
      <w:hyperlink r:id="rId8" w:history="1">
        <w:r w:rsidRPr="007040A3">
          <w:rPr>
            <w:rStyle w:val="Strong"/>
            <w:sz w:val="18"/>
            <w:szCs w:val="18"/>
          </w:rPr>
          <w:t>243310</w:t>
        </w:r>
      </w:hyperlink>
      <w:r w:rsidRPr="007040A3">
        <w:rPr>
          <w:sz w:val="18"/>
          <w:szCs w:val="18"/>
          <w:lang w:val="en-US"/>
        </w:rPr>
        <w:t>).</w:t>
      </w:r>
    </w:p>
    <w:p w:rsidR="00147B7D" w:rsidRPr="007040A3" w:rsidRDefault="00147B7D" w:rsidP="00147B7D">
      <w:pPr>
        <w:jc w:val="both"/>
        <w:rPr>
          <w:rFonts w:cstheme="minorHAnsi"/>
          <w:bCs/>
          <w:sz w:val="18"/>
          <w:szCs w:val="18"/>
          <w:lang w:val="en-US"/>
        </w:rPr>
      </w:pPr>
      <w:r w:rsidRPr="007040A3">
        <w:rPr>
          <w:rFonts w:cstheme="minorHAnsi"/>
          <w:bCs/>
          <w:sz w:val="18"/>
          <w:szCs w:val="18"/>
          <w:vertAlign w:val="superscript"/>
          <w:lang w:val="en-US"/>
        </w:rPr>
        <w:t>C</w:t>
      </w:r>
      <w:r w:rsidRPr="007040A3">
        <w:rPr>
          <w:rFonts w:cstheme="minorHAnsi"/>
          <w:bCs/>
          <w:sz w:val="18"/>
          <w:szCs w:val="18"/>
          <w:lang w:val="en-US"/>
        </w:rPr>
        <w:t xml:space="preserve"> </w:t>
      </w:r>
      <w:r w:rsidRPr="007040A3">
        <w:rPr>
          <w:sz w:val="18"/>
          <w:szCs w:val="18"/>
          <w:lang w:val="en-US"/>
        </w:rPr>
        <w:t>Gene mutations more commonly cause a hypomyelinating leukodystrophy with developmental delay, dystonia, choreoathetosis, rigidity, opisthotonus, and oculogyric crises, progressive spastic tetraplegia, ataxia, and, more rarely, seizures.</w:t>
      </w:r>
    </w:p>
    <w:p w:rsidR="00147B7D" w:rsidRPr="007040A3" w:rsidRDefault="00147B7D" w:rsidP="00147B7D">
      <w:pPr>
        <w:jc w:val="both"/>
        <w:rPr>
          <w:sz w:val="18"/>
          <w:szCs w:val="18"/>
          <w:lang w:val="en-US"/>
        </w:rPr>
      </w:pPr>
      <w:r w:rsidRPr="007040A3">
        <w:rPr>
          <w:sz w:val="18"/>
          <w:szCs w:val="18"/>
          <w:vertAlign w:val="superscript"/>
          <w:lang w:val="en-US"/>
        </w:rPr>
        <w:t>D</w:t>
      </w:r>
      <w:r w:rsidRPr="007040A3">
        <w:rPr>
          <w:sz w:val="18"/>
          <w:szCs w:val="18"/>
          <w:lang w:val="en-US"/>
        </w:rPr>
        <w:t xml:space="preserve"> Gene mutations more commonly cause infantile neuroaxonal dystrophy (INAD) with developmental delay/regression, hypotonia, spasticity/pyramidal signs, optic nerve atrophy, sensorimotor neuropathy, and seizures.</w:t>
      </w:r>
    </w:p>
    <w:p w:rsidR="00147B7D" w:rsidRPr="007040A3" w:rsidRDefault="00147B7D" w:rsidP="00147B7D">
      <w:pPr>
        <w:jc w:val="both"/>
        <w:rPr>
          <w:sz w:val="18"/>
          <w:szCs w:val="18"/>
          <w:lang w:val="en-US"/>
        </w:rPr>
      </w:pPr>
    </w:p>
    <w:p w:rsidR="00147B7D" w:rsidRPr="007040A3" w:rsidRDefault="00147B7D" w:rsidP="00147B7D">
      <w:pPr>
        <w:jc w:val="both"/>
        <w:rPr>
          <w:rFonts w:cstheme="minorHAnsi"/>
          <w:bCs/>
          <w:sz w:val="18"/>
          <w:szCs w:val="18"/>
          <w:lang w:val="en-US"/>
        </w:rPr>
      </w:pPr>
      <w:r w:rsidRPr="007040A3">
        <w:rPr>
          <w:rFonts w:cstheme="minorHAnsi"/>
          <w:bCs/>
          <w:sz w:val="18"/>
          <w:szCs w:val="18"/>
          <w:vertAlign w:val="superscript"/>
          <w:lang w:val="en-US"/>
        </w:rPr>
        <w:t>E</w:t>
      </w:r>
      <w:r w:rsidRPr="007040A3">
        <w:rPr>
          <w:rFonts w:cstheme="minorHAnsi"/>
          <w:bCs/>
          <w:sz w:val="18"/>
          <w:szCs w:val="18"/>
          <w:lang w:val="en-US"/>
        </w:rPr>
        <w:t xml:space="preserve"> </w:t>
      </w:r>
      <w:r w:rsidRPr="007040A3">
        <w:rPr>
          <w:rFonts w:cstheme="minorHAnsi"/>
          <w:sz w:val="18"/>
          <w:szCs w:val="18"/>
          <w:lang w:val="en-US"/>
        </w:rPr>
        <w:t>Allelic with autosomal recessive spastic ataxia at the SAX2 locus.</w:t>
      </w:r>
    </w:p>
    <w:p w:rsidR="00CA65FF" w:rsidRDefault="00CA65FF"/>
    <w:p w:rsidR="00147B7D" w:rsidRDefault="00147B7D"/>
    <w:p w:rsidR="00147B7D" w:rsidRDefault="00147B7D"/>
    <w:p w:rsidR="00316C42" w:rsidRDefault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316C42" w:rsidRPr="00316C42" w:rsidRDefault="00316C42" w:rsidP="00316C42"/>
    <w:p w:rsidR="00147B7D" w:rsidRDefault="00316C42" w:rsidP="00316C42">
      <w:pPr>
        <w:tabs>
          <w:tab w:val="left" w:pos="6615"/>
        </w:tabs>
      </w:pPr>
      <w:r>
        <w:tab/>
      </w: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tabs>
          <w:tab w:val="left" w:pos="6615"/>
        </w:tabs>
      </w:pPr>
    </w:p>
    <w:p w:rsidR="00316C42" w:rsidRDefault="00316C42" w:rsidP="00316C42">
      <w:pPr>
        <w:pStyle w:val="EndNoteBibliographyTitle"/>
        <w:rPr>
          <w:b/>
          <w:noProof/>
        </w:rPr>
      </w:pPr>
      <w:r w:rsidRPr="007D373E">
        <w:rPr>
          <w:b/>
          <w:noProof/>
        </w:rPr>
        <w:lastRenderedPageBreak/>
        <w:t>References</w:t>
      </w:r>
    </w:p>
    <w:p w:rsidR="001B275D" w:rsidRDefault="001B275D" w:rsidP="00316C42">
      <w:pPr>
        <w:pStyle w:val="EndNoteBibliographyTitle"/>
        <w:rPr>
          <w:b/>
          <w:noProof/>
        </w:rPr>
      </w:pPr>
    </w:p>
    <w:p w:rsidR="00CA65FF" w:rsidRPr="00EC31A4" w:rsidRDefault="00CA65FF" w:rsidP="00CA65FF">
      <w:pPr>
        <w:pStyle w:val="EndNoteBibliography"/>
        <w:rPr>
          <w:noProof/>
        </w:rPr>
      </w:pPr>
      <w:r w:rsidRPr="00EC31A4">
        <w:rPr>
          <w:noProof/>
        </w:rPr>
        <w:t>105.</w:t>
      </w:r>
      <w:r w:rsidRPr="00EC31A4">
        <w:rPr>
          <w:noProof/>
        </w:rPr>
        <w:tab/>
        <w:t>Wirth T, Tranchant C, Drouot N, et al. Increased diagnostic yield in complex dystonia through exome sequencing. Parkinsonism Relat Disord 2020;74:50-56.</w:t>
      </w:r>
    </w:p>
    <w:p w:rsidR="0084543B" w:rsidRDefault="00777FA2" w:rsidP="00777FA2">
      <w:pPr>
        <w:pStyle w:val="EndNoteBibliographyTitle"/>
        <w:jc w:val="left"/>
        <w:rPr>
          <w:rFonts w:eastAsia="Calibri" w:cs="Times New Roman"/>
          <w:noProof/>
          <w:lang w:val="en-AU"/>
        </w:rPr>
      </w:pPr>
      <w:r w:rsidRPr="00777FA2">
        <w:rPr>
          <w:rFonts w:eastAsia="Calibri" w:cs="Times New Roman"/>
          <w:noProof/>
          <w:lang w:val="en-AU"/>
        </w:rPr>
        <w:t>112.</w:t>
      </w:r>
      <w:r w:rsidRPr="00777FA2">
        <w:rPr>
          <w:rFonts w:eastAsia="Calibri" w:cs="Times New Roman"/>
          <w:noProof/>
          <w:lang w:val="en-AU"/>
        </w:rPr>
        <w:tab/>
        <w:t>Steel D, Zech M, Zhao C, et al. Loss-of-Function Variants in HOPS Complex Genes VPS16 and VPS41 Cause Early Onset Dystonia Associated with Lysosomal Abnormalities. Ann Neurol 2020;88(5):867-877.</w:t>
      </w:r>
    </w:p>
    <w:p w:rsidR="008C5DAB" w:rsidRPr="007D373E" w:rsidRDefault="008C5DAB" w:rsidP="008C5DAB">
      <w:pPr>
        <w:pStyle w:val="EndNoteBibliography"/>
        <w:rPr>
          <w:noProof/>
        </w:rPr>
      </w:pPr>
      <w:r w:rsidRPr="007D373E">
        <w:rPr>
          <w:noProof/>
        </w:rPr>
        <w:t>124.</w:t>
      </w:r>
      <w:r w:rsidRPr="007D373E">
        <w:rPr>
          <w:noProof/>
        </w:rPr>
        <w:tab/>
        <w:t>Skorvanek M, Dusek P, Rydzanicz M, et al. Neurodevelopmental disorder associated with IRF2BPL gene mutation: Expanding the phenotype? Parkinsonism Relat Disord 2019;62:239-241.</w:t>
      </w:r>
    </w:p>
    <w:p w:rsidR="008C5DAB" w:rsidRPr="007D373E" w:rsidRDefault="008C5DAB" w:rsidP="008C5DAB">
      <w:pPr>
        <w:pStyle w:val="EndNoteBibliography"/>
        <w:rPr>
          <w:noProof/>
        </w:rPr>
      </w:pPr>
      <w:r w:rsidRPr="007D373E">
        <w:rPr>
          <w:noProof/>
        </w:rPr>
        <w:t>125.</w:t>
      </w:r>
      <w:r w:rsidRPr="007D373E">
        <w:rPr>
          <w:noProof/>
        </w:rPr>
        <w:tab/>
        <w:t>Ginevrino M, Battini R, Nuovo S, et al. A novel IRF2BPL truncating variant is associated with endolysosomal storage. Mol Biol Rep 2020;47(1):711-714.</w:t>
      </w:r>
    </w:p>
    <w:p w:rsidR="008C5DAB" w:rsidRPr="007D373E" w:rsidRDefault="008C5DAB" w:rsidP="008C5DAB">
      <w:pPr>
        <w:pStyle w:val="EndNoteBibliography"/>
        <w:rPr>
          <w:noProof/>
        </w:rPr>
      </w:pPr>
      <w:r w:rsidRPr="007D373E">
        <w:rPr>
          <w:noProof/>
        </w:rPr>
        <w:t>126.</w:t>
      </w:r>
      <w:r w:rsidRPr="007D373E">
        <w:rPr>
          <w:noProof/>
        </w:rPr>
        <w:tab/>
        <w:t>Ganos C, Zittel S, Hidding U, Funke C, Biskup S, Bhatia KP. IRF2BPL mutations cause autosomal dominant dystonia with anarthria, slow saccades and seizures. Parkinsonism Relat Disord 2019;68:57-59.</w:t>
      </w:r>
    </w:p>
    <w:p w:rsidR="008C5DAB" w:rsidRPr="007D373E" w:rsidRDefault="008C5DAB" w:rsidP="008C5DAB">
      <w:pPr>
        <w:pStyle w:val="EndNoteBibliography"/>
        <w:rPr>
          <w:noProof/>
        </w:rPr>
      </w:pPr>
      <w:r w:rsidRPr="007D373E">
        <w:rPr>
          <w:noProof/>
        </w:rPr>
        <w:t>127.</w:t>
      </w:r>
      <w:r w:rsidRPr="007D373E">
        <w:rPr>
          <w:noProof/>
        </w:rPr>
        <w:tab/>
        <w:t>Prilop L, Buchert R, Woerz S, Gerloff C, Haack TB, Zittel S. IRF2BPL mutation causes nigrostriatal degeneration presenting with dystonia, spasticity and keratoconus. Parkinsonism Relat Disord 2020.</w:t>
      </w:r>
    </w:p>
    <w:p w:rsidR="008C5DAB" w:rsidRDefault="008C5DAB" w:rsidP="008C5DAB">
      <w:pPr>
        <w:pStyle w:val="EndNoteBibliographyTitle"/>
        <w:jc w:val="left"/>
        <w:rPr>
          <w:noProof/>
        </w:rPr>
      </w:pPr>
      <w:r w:rsidRPr="007D373E">
        <w:rPr>
          <w:noProof/>
        </w:rPr>
        <w:t>128.</w:t>
      </w:r>
      <w:r w:rsidRPr="007D373E">
        <w:rPr>
          <w:noProof/>
        </w:rPr>
        <w:tab/>
        <w:t>Carrozzo R, Dionisi-Vici C, Steuerwald U, et al. SUCLA2 mutations are associated with mild methylmalonic aciduria, Leigh-like encephalomyopathy, dystonia and deafness. Brain : a journal of neurology 2007;130(Pt 3):862-874.</w:t>
      </w:r>
    </w:p>
    <w:p w:rsidR="006E3C7E" w:rsidRDefault="006E3C7E" w:rsidP="008C5DAB">
      <w:pPr>
        <w:pStyle w:val="EndNoteBibliographyTitle"/>
        <w:jc w:val="left"/>
        <w:rPr>
          <w:noProof/>
        </w:rPr>
      </w:pPr>
      <w:r w:rsidRPr="00EC31A4">
        <w:rPr>
          <w:noProof/>
        </w:rPr>
        <w:t>129.</w:t>
      </w:r>
      <w:r w:rsidRPr="00EC31A4">
        <w:rPr>
          <w:noProof/>
        </w:rPr>
        <w:tab/>
        <w:t>Ostergaard E, Hansen FJ, Sorensen N, et al. Mitochondrial encephalomyopathy with elevated methylmalonic acid is caused by SUCLA2 mutations. Brain : a journal of neurology 2007;130(Pt 3):853-861.</w:t>
      </w:r>
    </w:p>
    <w:p w:rsidR="006E3C7E" w:rsidRDefault="006E3C7E" w:rsidP="008C5DAB">
      <w:pPr>
        <w:pStyle w:val="EndNoteBibliographyTitle"/>
        <w:jc w:val="left"/>
        <w:rPr>
          <w:b/>
          <w:noProof/>
        </w:rPr>
      </w:pPr>
      <w:r w:rsidRPr="00EC31A4">
        <w:rPr>
          <w:noProof/>
        </w:rPr>
        <w:t>130.</w:t>
      </w:r>
      <w:r w:rsidRPr="00EC31A4">
        <w:rPr>
          <w:noProof/>
        </w:rPr>
        <w:tab/>
        <w:t>Morava E, Steuerwald U, Carrozzo R, et al. Dystonia and deafness due to SUCLA2 defect; Clinical course and biochemical markers in 16 children. Mitochondrion 2009;9(6):438-442.</w:t>
      </w:r>
    </w:p>
    <w:p w:rsidR="001B275D" w:rsidRPr="007D373E" w:rsidRDefault="001B275D" w:rsidP="001B275D">
      <w:pPr>
        <w:pStyle w:val="EndNoteBibliography"/>
        <w:rPr>
          <w:noProof/>
        </w:rPr>
      </w:pPr>
      <w:r w:rsidRPr="007D373E">
        <w:rPr>
          <w:noProof/>
        </w:rPr>
        <w:t>131.</w:t>
      </w:r>
      <w:r w:rsidRPr="007D373E">
        <w:rPr>
          <w:noProof/>
        </w:rPr>
        <w:tab/>
        <w:t>Fuchs T, Gavarini S, Saunders-Pullman R, et al. Mutations in the THAP1 gene are responsible for DYT6 primary torsion dystonia. Nat Genet 2009;41(3):286-288.</w:t>
      </w:r>
    </w:p>
    <w:p w:rsidR="001B275D" w:rsidRDefault="001B275D" w:rsidP="001B275D">
      <w:pPr>
        <w:pStyle w:val="EndNoteBibliography"/>
        <w:rPr>
          <w:noProof/>
        </w:rPr>
      </w:pPr>
      <w:r w:rsidRPr="007D373E">
        <w:rPr>
          <w:noProof/>
        </w:rPr>
        <w:t>132.</w:t>
      </w:r>
      <w:r w:rsidRPr="007D373E">
        <w:rPr>
          <w:noProof/>
        </w:rPr>
        <w:tab/>
        <w:t>Lange LM, Junker J, Loens S, et al. Genotype-Phenotype Relations for Isolated Dystonia Genes: MDSGene Systematic Review. Mov Disord 2021.</w:t>
      </w:r>
    </w:p>
    <w:p w:rsidR="00387738" w:rsidRDefault="00387738" w:rsidP="001B275D">
      <w:pPr>
        <w:pStyle w:val="EndNoteBibliography"/>
        <w:rPr>
          <w:noProof/>
        </w:rPr>
      </w:pPr>
      <w:r w:rsidRPr="007D373E">
        <w:rPr>
          <w:noProof/>
        </w:rPr>
        <w:t>133.</w:t>
      </w:r>
      <w:r w:rsidRPr="007D373E">
        <w:rPr>
          <w:noProof/>
        </w:rPr>
        <w:tab/>
        <w:t>Tuschl K, Clayton PT, Gospe SM, Jr., et al. Syndrome of hepatic cirrhosis, dystonia, polycythemia, and hypermanganesemia caused by mutations in SLC30A10, a manganese transporter in man. Am J Hum Genet 2012;90(3):457-466.</w:t>
      </w:r>
    </w:p>
    <w:p w:rsidR="00351076" w:rsidRPr="007D373E" w:rsidRDefault="00351076" w:rsidP="00351076">
      <w:pPr>
        <w:pStyle w:val="EndNoteBibliography"/>
        <w:rPr>
          <w:noProof/>
        </w:rPr>
      </w:pPr>
      <w:r w:rsidRPr="007D373E">
        <w:rPr>
          <w:noProof/>
        </w:rPr>
        <w:t>135.</w:t>
      </w:r>
      <w:r w:rsidRPr="007D373E">
        <w:rPr>
          <w:noProof/>
        </w:rPr>
        <w:tab/>
        <w:t>Makino S, Kaji R, Ando S, et al. Reduced neuron-specific expression of the TAF1 gene is associated with X-linked dystonia-parkinsonism. Am J Hum Genet 2007;80(3):393-406.</w:t>
      </w:r>
    </w:p>
    <w:p w:rsidR="005B4FAC" w:rsidRPr="007D373E" w:rsidRDefault="005B4FAC" w:rsidP="005B4FAC">
      <w:pPr>
        <w:pStyle w:val="EndNoteBibliography"/>
        <w:rPr>
          <w:noProof/>
        </w:rPr>
      </w:pPr>
      <w:r w:rsidRPr="007D373E">
        <w:rPr>
          <w:noProof/>
        </w:rPr>
        <w:t>171.</w:t>
      </w:r>
      <w:r w:rsidRPr="007D373E">
        <w:rPr>
          <w:noProof/>
        </w:rPr>
        <w:tab/>
        <w:t>Mao D, Reuter CM, Ruzhnikov MRZ, et al. De novo EIF2AK1 and EIF2AK2 Variants Are Associated with Developmental Delay, Leukoencephalopathy, and Neurologic Decompensation. Am J Hum Genet 2020;106(4):570-583.</w:t>
      </w:r>
    </w:p>
    <w:p w:rsidR="000A6119" w:rsidRPr="007D373E" w:rsidRDefault="000A6119" w:rsidP="000A6119">
      <w:pPr>
        <w:pStyle w:val="EndNoteBibliography"/>
        <w:rPr>
          <w:noProof/>
        </w:rPr>
      </w:pPr>
      <w:r w:rsidRPr="007D373E">
        <w:rPr>
          <w:noProof/>
        </w:rPr>
        <w:t>172.</w:t>
      </w:r>
      <w:r w:rsidRPr="007D373E">
        <w:rPr>
          <w:noProof/>
        </w:rPr>
        <w:tab/>
        <w:t>Kuipers DJS, Mandemakers W, Lu CS, et al. EIF2AK2 Missense Variants Associated with Early Onset Generalized Dystonia. Ann Neurol 2021;89(3):485-497.</w:t>
      </w:r>
    </w:p>
    <w:p w:rsidR="000A6119" w:rsidRPr="007D373E" w:rsidRDefault="000A6119" w:rsidP="000A6119">
      <w:pPr>
        <w:pStyle w:val="EndNoteBibliography"/>
        <w:rPr>
          <w:noProof/>
        </w:rPr>
      </w:pPr>
      <w:r w:rsidRPr="007D373E">
        <w:rPr>
          <w:noProof/>
        </w:rPr>
        <w:t>173.</w:t>
      </w:r>
      <w:r w:rsidRPr="007D373E">
        <w:rPr>
          <w:noProof/>
        </w:rPr>
        <w:tab/>
        <w:t>Calame DG, Hainlen M, Takacs D, et al. EIF2AK2-related Neurodevelopmental Disorder With Leukoencephalopathy, Developmental Delay, and Episodic Neurologic Regression Mimics Pelizaeus-Merzbacher Disease. Neurol Genet 2021;7(1):e539.</w:t>
      </w:r>
    </w:p>
    <w:p w:rsidR="000A6119" w:rsidRDefault="000A6119" w:rsidP="000A6119">
      <w:pPr>
        <w:pStyle w:val="EndNoteBibliography"/>
        <w:rPr>
          <w:noProof/>
        </w:rPr>
      </w:pPr>
      <w:r w:rsidRPr="007D373E">
        <w:rPr>
          <w:noProof/>
        </w:rPr>
        <w:lastRenderedPageBreak/>
        <w:t>174.</w:t>
      </w:r>
      <w:r w:rsidRPr="007D373E">
        <w:rPr>
          <w:noProof/>
        </w:rPr>
        <w:tab/>
        <w:t>Musacchio T, Zech M, Reich MM, Winkelmann J, Volkmann J. A Recurrent EIF2AK2 Missense Variant Causes Autosomal-Dominant Isolated Dystonia. Ann Neurol 2021;89(6):1257-1258.</w:t>
      </w:r>
    </w:p>
    <w:p w:rsidR="00C4290F" w:rsidRDefault="00C4290F" w:rsidP="00C4290F">
      <w:pPr>
        <w:pStyle w:val="EndNoteBibliography"/>
        <w:rPr>
          <w:noProof/>
        </w:rPr>
      </w:pPr>
      <w:r w:rsidRPr="00EC31A4">
        <w:rPr>
          <w:noProof/>
        </w:rPr>
        <w:t>324.</w:t>
      </w:r>
      <w:r w:rsidRPr="00EC31A4">
        <w:rPr>
          <w:noProof/>
        </w:rPr>
        <w:tab/>
        <w:t>Haack TB, Hogarth P, Kruer MC, et al. Exome sequencing reveals de novo WDR45 mutations causing a phenotypically distinct, X-linked dominant form of NBIA. Am J Hum Genet 2012;91(6):1144-1149.</w:t>
      </w:r>
    </w:p>
    <w:p w:rsidR="003E1ED8" w:rsidRPr="00EC31A4" w:rsidRDefault="003E1ED8" w:rsidP="00C4290F">
      <w:pPr>
        <w:pStyle w:val="EndNoteBibliography"/>
        <w:rPr>
          <w:noProof/>
        </w:rPr>
      </w:pPr>
      <w:r w:rsidRPr="00EC31A4">
        <w:rPr>
          <w:noProof/>
        </w:rPr>
        <w:t>325.</w:t>
      </w:r>
      <w:r w:rsidRPr="00EC31A4">
        <w:rPr>
          <w:noProof/>
        </w:rPr>
        <w:tab/>
        <w:t>Hayflick SJ, Kruer MC, Gregory A, et al. beta-Propeller protein-associated neurodegeneration: a new X-linked dominant disorder with brain iron accumulation. Brain : a journal of neurology 2013;136(Pt 6):1708-1717.</w:t>
      </w:r>
    </w:p>
    <w:p w:rsidR="00891607" w:rsidRPr="00EC31A4" w:rsidRDefault="00891607" w:rsidP="00891607">
      <w:pPr>
        <w:pStyle w:val="EndNoteBibliography"/>
        <w:rPr>
          <w:noProof/>
        </w:rPr>
      </w:pPr>
      <w:r w:rsidRPr="00EC31A4">
        <w:rPr>
          <w:noProof/>
        </w:rPr>
        <w:t>326.</w:t>
      </w:r>
      <w:r w:rsidRPr="00EC31A4">
        <w:rPr>
          <w:noProof/>
        </w:rPr>
        <w:tab/>
        <w:t>de Carvalho Aguiar P, Sweadner KJ, Penniston JT, et al. Mutations in the Na+/K+ -ATPase alpha3 gene ATP1A3 are associated with rapid-onset dystonia parkinsonism. Neuron 2004;43(2):169-175.</w:t>
      </w:r>
    </w:p>
    <w:p w:rsidR="00891607" w:rsidRPr="00EC31A4" w:rsidRDefault="00891607" w:rsidP="00891607">
      <w:pPr>
        <w:pStyle w:val="EndNoteBibliography"/>
        <w:rPr>
          <w:noProof/>
        </w:rPr>
      </w:pPr>
      <w:r w:rsidRPr="00EC31A4">
        <w:rPr>
          <w:noProof/>
        </w:rPr>
        <w:t>327.</w:t>
      </w:r>
      <w:r w:rsidRPr="00EC31A4">
        <w:rPr>
          <w:noProof/>
        </w:rPr>
        <w:tab/>
        <w:t>Harris ZL, Takahashi Y, Miyajima H, Serizawa M, MacGillivray RT, Gitlin JD. Aceruloplasminemia: molecular characterization of this disorder of iron metabolism. Proceedings of the National Academy of Sciences of the United States of America 1995;92(7):2539-2543.</w:t>
      </w:r>
    </w:p>
    <w:p w:rsidR="00891607" w:rsidRPr="00A9759B" w:rsidRDefault="00891607" w:rsidP="00891607">
      <w:pPr>
        <w:pStyle w:val="EndNoteBibliography"/>
        <w:rPr>
          <w:noProof/>
        </w:rPr>
      </w:pPr>
      <w:r w:rsidRPr="00EC31A4">
        <w:rPr>
          <w:noProof/>
        </w:rPr>
        <w:t>328.</w:t>
      </w:r>
      <w:r w:rsidRPr="00EC31A4">
        <w:rPr>
          <w:noProof/>
        </w:rPr>
        <w:tab/>
        <w:t xml:space="preserve">McNeill A, Pandolfo M, Kuhn J, Shang H, Miyajima H. The neurological presentation of ceruloplasmin gene mutations. </w:t>
      </w:r>
      <w:r w:rsidRPr="00A9759B">
        <w:rPr>
          <w:noProof/>
        </w:rPr>
        <w:t>European Neurology 2008;60(4):200-205.</w:t>
      </w:r>
    </w:p>
    <w:p w:rsidR="00891607" w:rsidRPr="00EC31A4" w:rsidRDefault="00891607" w:rsidP="00891607">
      <w:pPr>
        <w:pStyle w:val="EndNoteBibliography"/>
        <w:rPr>
          <w:noProof/>
        </w:rPr>
      </w:pPr>
      <w:r w:rsidRPr="00A9759B">
        <w:rPr>
          <w:noProof/>
        </w:rPr>
        <w:t>329.</w:t>
      </w:r>
      <w:r w:rsidRPr="00A9759B">
        <w:rPr>
          <w:noProof/>
        </w:rPr>
        <w:tab/>
        <w:t xml:space="preserve">Ichinose H, Ohye T, Takahashi E, et al. </w:t>
      </w:r>
      <w:r w:rsidRPr="00EC31A4">
        <w:rPr>
          <w:noProof/>
        </w:rPr>
        <w:t>Hereditary progressive dystonia with marked diurnal fluctuation caused by mutations in the GTP cyclohydrolase I gene. Nat Genet 1994;8(3):236-242.</w:t>
      </w:r>
    </w:p>
    <w:p w:rsidR="00891607" w:rsidRPr="00EC31A4" w:rsidRDefault="00891607" w:rsidP="00891607">
      <w:pPr>
        <w:pStyle w:val="EndNoteBibliography"/>
        <w:rPr>
          <w:noProof/>
        </w:rPr>
      </w:pPr>
      <w:r w:rsidRPr="00EC31A4">
        <w:rPr>
          <w:noProof/>
        </w:rPr>
        <w:t>330.</w:t>
      </w:r>
      <w:r w:rsidRPr="00EC31A4">
        <w:rPr>
          <w:noProof/>
        </w:rPr>
        <w:tab/>
        <w:t>Segawa M, Nomura Y, Nishiyama N. Autosomal dominant guanosine triphosphate cyclohydrolase I deficiency (Segawa disease). Annals of neurology 2003;54 Suppl 6:S32-45.</w:t>
      </w:r>
    </w:p>
    <w:p w:rsidR="00891607" w:rsidRPr="00EC31A4" w:rsidRDefault="00891607" w:rsidP="00891607">
      <w:pPr>
        <w:pStyle w:val="EndNoteBibliography"/>
        <w:rPr>
          <w:noProof/>
        </w:rPr>
      </w:pPr>
      <w:r w:rsidRPr="00EC31A4">
        <w:rPr>
          <w:noProof/>
        </w:rPr>
        <w:t>331.</w:t>
      </w:r>
      <w:r w:rsidRPr="00EC31A4">
        <w:rPr>
          <w:noProof/>
        </w:rPr>
        <w:tab/>
        <w:t>Horvath GA, Stockler-Ipsiroglu SG, Salvarinova-Zivkovic R, et al. Autosomal recessive GTP cyclohydrolase I deficiency without hyperphenylalaninemia: evidence of a phenotypic continuum between dominant and recessive forms. Molecular Genetics &amp; Metabolism 2008;94(1):127-131.</w:t>
      </w:r>
    </w:p>
    <w:p w:rsidR="00891607" w:rsidRDefault="00891607" w:rsidP="00891607">
      <w:pPr>
        <w:pStyle w:val="EndNoteBibliography"/>
        <w:rPr>
          <w:noProof/>
        </w:rPr>
      </w:pPr>
      <w:r w:rsidRPr="00EC31A4">
        <w:rPr>
          <w:noProof/>
        </w:rPr>
        <w:t>332.</w:t>
      </w:r>
      <w:r w:rsidRPr="00EC31A4">
        <w:rPr>
          <w:noProof/>
        </w:rPr>
        <w:tab/>
        <w:t xml:space="preserve">Opladen T, Hoffmann G, Horster F, et al. Clinical and biochemical characterization of patients with early infantile onset of autosomal recessive GTP cyclohydrolase I deficiency without hyperphenylalaninemia. </w:t>
      </w:r>
      <w:r w:rsidRPr="00A31316">
        <w:rPr>
          <w:noProof/>
        </w:rPr>
        <w:t>Movement Disorders 2011;26(1):157-161.</w:t>
      </w:r>
    </w:p>
    <w:p w:rsidR="00394371" w:rsidRPr="00EC31A4" w:rsidRDefault="00394371" w:rsidP="00394371">
      <w:pPr>
        <w:pStyle w:val="EndNoteBibliography"/>
        <w:rPr>
          <w:noProof/>
        </w:rPr>
      </w:pPr>
      <w:r w:rsidRPr="00A31316">
        <w:rPr>
          <w:noProof/>
        </w:rPr>
        <w:t>333.</w:t>
      </w:r>
      <w:r w:rsidRPr="00A31316">
        <w:rPr>
          <w:noProof/>
        </w:rPr>
        <w:tab/>
        <w:t xml:space="preserve">Muthane U, Chickabasaviah Y, Kaneski C, et al. </w:t>
      </w:r>
      <w:r w:rsidRPr="00EC31A4">
        <w:rPr>
          <w:noProof/>
        </w:rPr>
        <w:t>Clinical features of adult GM1 gangliosidosis: report of three Indian patients and review of 40 cases. Movement disorders : official journal of the Movement Disorder Society 2004;19(11):1334-1341.</w:t>
      </w:r>
    </w:p>
    <w:p w:rsidR="00394371" w:rsidRPr="00EC31A4" w:rsidRDefault="00394371" w:rsidP="00394371">
      <w:pPr>
        <w:pStyle w:val="EndNoteBibliography"/>
        <w:rPr>
          <w:noProof/>
        </w:rPr>
      </w:pPr>
      <w:r w:rsidRPr="00EC31A4">
        <w:rPr>
          <w:noProof/>
        </w:rPr>
        <w:t>334.</w:t>
      </w:r>
      <w:r w:rsidRPr="00EC31A4">
        <w:rPr>
          <w:noProof/>
        </w:rPr>
        <w:tab/>
        <w:t>Roze E, Paschke E, Lopez N, et al. Dystonia and parkinsonism in GM1 type 3 gangliosidosis. Movement disorders : official journal of the Movement Disorder Society 2005;20(10):1366-1369.</w:t>
      </w:r>
    </w:p>
    <w:p w:rsidR="00394371" w:rsidRPr="00A31316" w:rsidRDefault="00394371" w:rsidP="00394371">
      <w:pPr>
        <w:pStyle w:val="EndNoteBibliography"/>
        <w:rPr>
          <w:noProof/>
        </w:rPr>
      </w:pPr>
      <w:r w:rsidRPr="00EC31A4">
        <w:rPr>
          <w:noProof/>
        </w:rPr>
        <w:t>335.</w:t>
      </w:r>
      <w:r w:rsidRPr="00EC31A4">
        <w:rPr>
          <w:noProof/>
        </w:rPr>
        <w:tab/>
        <w:t xml:space="preserve">Morgan NV, Westaway SK, Morton JE, et al. PLA2G6, encoding a phospholipase A2, is mutated in neurodegenerative disorders with high brain iron. </w:t>
      </w:r>
      <w:r w:rsidRPr="00A31316">
        <w:rPr>
          <w:noProof/>
        </w:rPr>
        <w:t>Nat Genet 2006;38(7):752-754.</w:t>
      </w:r>
    </w:p>
    <w:p w:rsidR="00394371" w:rsidRPr="00A9759B" w:rsidRDefault="00394371" w:rsidP="00394371">
      <w:pPr>
        <w:pStyle w:val="EndNoteBibliography"/>
        <w:rPr>
          <w:noProof/>
        </w:rPr>
      </w:pPr>
      <w:r w:rsidRPr="00A31316">
        <w:rPr>
          <w:noProof/>
        </w:rPr>
        <w:t>336.</w:t>
      </w:r>
      <w:r w:rsidRPr="00A31316">
        <w:rPr>
          <w:noProof/>
        </w:rPr>
        <w:tab/>
        <w:t xml:space="preserve">Paisan-Ruiz C, Bhatia KP, Li A, et al. </w:t>
      </w:r>
      <w:r w:rsidRPr="00EC31A4">
        <w:rPr>
          <w:noProof/>
        </w:rPr>
        <w:t xml:space="preserve">Characterization of PLA2G6 as a locus for dystonia-parkinsonism. </w:t>
      </w:r>
      <w:r w:rsidRPr="00A9759B">
        <w:rPr>
          <w:noProof/>
        </w:rPr>
        <w:t>Ann Neurol 2009;65(1):19-23.</w:t>
      </w:r>
    </w:p>
    <w:p w:rsidR="00394371" w:rsidRPr="00EC31A4" w:rsidRDefault="00394371" w:rsidP="00394371">
      <w:pPr>
        <w:pStyle w:val="EndNoteBibliography"/>
        <w:rPr>
          <w:noProof/>
        </w:rPr>
      </w:pPr>
      <w:r w:rsidRPr="00A9759B">
        <w:rPr>
          <w:noProof/>
        </w:rPr>
        <w:t>337.</w:t>
      </w:r>
      <w:r w:rsidRPr="00A9759B">
        <w:rPr>
          <w:noProof/>
        </w:rPr>
        <w:tab/>
        <w:t xml:space="preserve">Illingworth MA, Meyer E, Chong WK, et al. </w:t>
      </w:r>
      <w:r w:rsidRPr="00EC31A4">
        <w:rPr>
          <w:noProof/>
        </w:rPr>
        <w:t>PLA2G6-associated neurodegeneration (PLAN): further expansion of the clinical, radiological and mutation spectrum associated with infantile and atypical childhood-onset disease. Mol Genet Metab 2014;112(2):183-189.</w:t>
      </w:r>
    </w:p>
    <w:p w:rsidR="00394371" w:rsidRPr="00EC31A4" w:rsidRDefault="00394371" w:rsidP="00394371">
      <w:pPr>
        <w:pStyle w:val="EndNoteBibliography"/>
        <w:rPr>
          <w:noProof/>
        </w:rPr>
      </w:pPr>
      <w:r w:rsidRPr="00EC31A4">
        <w:rPr>
          <w:noProof/>
        </w:rPr>
        <w:t>338.</w:t>
      </w:r>
      <w:r w:rsidRPr="00EC31A4">
        <w:rPr>
          <w:noProof/>
        </w:rPr>
        <w:tab/>
        <w:t>Opladen T, Hoffmann GF, Blau N. An international survey of patients with tetrahydrobiopterin deficiencies presenting with hyperphenylalaninaemia. Journal of Inherited Metabolic Disease 2012;35(6):963-973.</w:t>
      </w:r>
    </w:p>
    <w:p w:rsidR="00394371" w:rsidRPr="00EC31A4" w:rsidRDefault="00394371" w:rsidP="00394371">
      <w:pPr>
        <w:pStyle w:val="EndNoteBibliography"/>
        <w:rPr>
          <w:noProof/>
        </w:rPr>
      </w:pPr>
      <w:r w:rsidRPr="00EC31A4">
        <w:rPr>
          <w:noProof/>
        </w:rPr>
        <w:lastRenderedPageBreak/>
        <w:t>339.</w:t>
      </w:r>
      <w:r w:rsidRPr="00EC31A4">
        <w:rPr>
          <w:noProof/>
        </w:rPr>
        <w:tab/>
        <w:t>Kurian MA, Li Y, Zhen J, et al. Clinical and molecular characterisation of hereditary dopamine transporter deficiency syndrome: an observational cohort and experimental study. The Lancet Neurology 2011;10(1):54-62.</w:t>
      </w:r>
    </w:p>
    <w:p w:rsidR="00394371" w:rsidRPr="00EC31A4" w:rsidRDefault="00394371" w:rsidP="00394371">
      <w:pPr>
        <w:pStyle w:val="EndNoteBibliography"/>
        <w:rPr>
          <w:noProof/>
        </w:rPr>
      </w:pPr>
      <w:r w:rsidRPr="00EC31A4">
        <w:rPr>
          <w:noProof/>
        </w:rPr>
        <w:t>340.</w:t>
      </w:r>
      <w:r w:rsidRPr="00EC31A4">
        <w:rPr>
          <w:noProof/>
        </w:rPr>
        <w:tab/>
        <w:t>Ng J, Zhen J, Meyer E, et al. Dopamine transporter deficiency syndrome: phenotypic spectrum from infancy to adulthood. Brain : a journal of neurology 2014;137(Pt 4):1107-1119.</w:t>
      </w:r>
    </w:p>
    <w:p w:rsidR="00394371" w:rsidRPr="00EC31A4" w:rsidRDefault="00394371" w:rsidP="00394371">
      <w:pPr>
        <w:pStyle w:val="EndNoteBibliography"/>
        <w:rPr>
          <w:noProof/>
        </w:rPr>
      </w:pPr>
      <w:r w:rsidRPr="00EC31A4">
        <w:rPr>
          <w:noProof/>
        </w:rPr>
        <w:t>341.</w:t>
      </w:r>
      <w:r w:rsidRPr="00EC31A4">
        <w:rPr>
          <w:noProof/>
        </w:rPr>
        <w:tab/>
        <w:t>Sedel F, Saudubray JM, Roze E, Agid Y, Vidailhet M. Movement disorders and inborn errors of metabolism in adults: a diagnostic approach. Journal of Inherited Metabolic Disease 2008;31(3):308-318.</w:t>
      </w:r>
    </w:p>
    <w:p w:rsidR="00394371" w:rsidRPr="00A9759B" w:rsidRDefault="00394371" w:rsidP="00394371">
      <w:pPr>
        <w:pStyle w:val="EndNoteBibliography"/>
        <w:rPr>
          <w:noProof/>
        </w:rPr>
      </w:pPr>
      <w:r w:rsidRPr="00EC31A4">
        <w:rPr>
          <w:noProof/>
        </w:rPr>
        <w:t>342.</w:t>
      </w:r>
      <w:r w:rsidRPr="00EC31A4">
        <w:rPr>
          <w:noProof/>
        </w:rPr>
        <w:tab/>
        <w:t xml:space="preserve">Bonafe L, Thony B, Penzien JM, Czarnecki B, Blau N. Mutations in the sepiapterin reductase gene cause a novel tetrahydrobiopterin-dependent monoamine-neurotransmitter deficiency without hyperphenylalaninemia. </w:t>
      </w:r>
      <w:r w:rsidRPr="00A9759B">
        <w:rPr>
          <w:noProof/>
        </w:rPr>
        <w:t>Am J Hum Genet 2001;69(2):269-277.</w:t>
      </w:r>
    </w:p>
    <w:p w:rsidR="00394371" w:rsidRDefault="00394371" w:rsidP="00891607">
      <w:pPr>
        <w:pStyle w:val="EndNoteBibliography"/>
        <w:rPr>
          <w:noProof/>
        </w:rPr>
      </w:pPr>
      <w:r w:rsidRPr="00A9759B">
        <w:rPr>
          <w:noProof/>
        </w:rPr>
        <w:t>343.</w:t>
      </w:r>
      <w:r w:rsidRPr="00A9759B">
        <w:rPr>
          <w:noProof/>
        </w:rPr>
        <w:tab/>
        <w:t xml:space="preserve">Friedman J, Roze E, Abdenur JE, et al. </w:t>
      </w:r>
      <w:r w:rsidRPr="00EC31A4">
        <w:rPr>
          <w:noProof/>
        </w:rPr>
        <w:t>Sepiapterin reductase deficiency: a treatable mimic of cerebral palsy. Annals of Neurology 2012;71(4):520-530.</w:t>
      </w:r>
    </w:p>
    <w:p w:rsidR="00C4290F" w:rsidRPr="00EC31A4" w:rsidRDefault="00C4290F" w:rsidP="00C4290F">
      <w:pPr>
        <w:pStyle w:val="EndNoteBibliography"/>
        <w:rPr>
          <w:noProof/>
        </w:rPr>
      </w:pPr>
      <w:r w:rsidRPr="00EC31A4">
        <w:rPr>
          <w:noProof/>
        </w:rPr>
        <w:t>344.</w:t>
      </w:r>
      <w:r w:rsidRPr="00EC31A4">
        <w:rPr>
          <w:noProof/>
        </w:rPr>
        <w:tab/>
        <w:t>Ludecke B, Dworniczak B, Bartholome K. A point mutation in the tyrosine hydroxylase gene associated with Segawa's syndrome. Human genetics 1995;95(1):123-125.</w:t>
      </w:r>
    </w:p>
    <w:p w:rsidR="00C4290F" w:rsidRDefault="00C4290F" w:rsidP="00891607">
      <w:pPr>
        <w:pStyle w:val="EndNoteBibliography"/>
        <w:rPr>
          <w:noProof/>
        </w:rPr>
      </w:pPr>
      <w:r w:rsidRPr="00EC31A4">
        <w:rPr>
          <w:noProof/>
        </w:rPr>
        <w:t>345.</w:t>
      </w:r>
      <w:r w:rsidRPr="00EC31A4">
        <w:rPr>
          <w:noProof/>
        </w:rPr>
        <w:tab/>
        <w:t>Furukawa Y, Kish S. Tyrosine Hydroxylase Deficiency. In: Pagon RA, Adam MP, Ardinger HH, et al., editors. Gene Reviews:</w:t>
      </w:r>
      <w:r>
        <w:rPr>
          <w:noProof/>
        </w:rPr>
        <w:t xml:space="preserve"> University of Washingon; 2014.</w:t>
      </w:r>
    </w:p>
    <w:p w:rsidR="00107121" w:rsidRDefault="00107121" w:rsidP="00891607">
      <w:pPr>
        <w:pStyle w:val="EndNoteBibliography"/>
        <w:rPr>
          <w:noProof/>
        </w:rPr>
      </w:pPr>
      <w:r w:rsidRPr="00EC31A4">
        <w:rPr>
          <w:noProof/>
        </w:rPr>
        <w:t>350.</w:t>
      </w:r>
      <w:r w:rsidRPr="00EC31A4">
        <w:rPr>
          <w:noProof/>
        </w:rPr>
        <w:tab/>
        <w:t>Anikster Y, Haack TB, Vilboux T, et al. Biallelic Mutations in DNAJC12 Cause Hyperphenylalaninemia, Dystonia, and Intellectual Disability. Am J Hum Genet 2017;100(2):257-266.</w:t>
      </w:r>
    </w:p>
    <w:p w:rsidR="007E607E" w:rsidRDefault="007E607E" w:rsidP="00891607">
      <w:pPr>
        <w:pStyle w:val="EndNoteBibliography"/>
        <w:rPr>
          <w:noProof/>
        </w:rPr>
      </w:pPr>
      <w:r w:rsidRPr="00A9759B">
        <w:rPr>
          <w:noProof/>
        </w:rPr>
        <w:t>352.</w:t>
      </w:r>
      <w:r w:rsidRPr="00A9759B">
        <w:rPr>
          <w:noProof/>
        </w:rPr>
        <w:tab/>
        <w:t>Zhou B, Westaway SK, Levinson B, Johnson MA, Gitschier J, Hayflick SJ. A novel pantothenate kinase gene (PANK2) is defective in Hallervorden-Spatz syndrome. Nat Genet 2001;28(4):345-349.</w:t>
      </w:r>
    </w:p>
    <w:p w:rsidR="00B13DD9" w:rsidRPr="00EC31A4" w:rsidRDefault="00B13DD9" w:rsidP="00B13DD9">
      <w:pPr>
        <w:pStyle w:val="EndNoteBibliography"/>
        <w:rPr>
          <w:noProof/>
        </w:rPr>
      </w:pPr>
      <w:r w:rsidRPr="00EC31A4">
        <w:rPr>
          <w:noProof/>
        </w:rPr>
        <w:t>354.</w:t>
      </w:r>
      <w:r w:rsidRPr="00EC31A4">
        <w:rPr>
          <w:noProof/>
        </w:rPr>
        <w:tab/>
        <w:t>Curtis AR, Fey C, Morris CM, et al. Mutation in the gene encoding ferritin light polypeptide causes dominant adult-onset basal ganglia disease. Nat Genet 2001;28(4):350-354.</w:t>
      </w:r>
    </w:p>
    <w:p w:rsidR="00B13DD9" w:rsidRDefault="00B13DD9" w:rsidP="00891607">
      <w:pPr>
        <w:pStyle w:val="EndNoteBibliography"/>
        <w:rPr>
          <w:noProof/>
        </w:rPr>
      </w:pPr>
      <w:r w:rsidRPr="00EC31A4">
        <w:rPr>
          <w:noProof/>
        </w:rPr>
        <w:t>355.</w:t>
      </w:r>
      <w:r w:rsidRPr="00EC31A4">
        <w:rPr>
          <w:noProof/>
        </w:rPr>
        <w:tab/>
        <w:t>Chinnery PF, Crompton DE, Birchall D, et al. Clinical features and natural history of neuroferritinopathy caused by the FTL1 460InsA mutation. Brain : a journal of neurology 2007;130(Pt 1):110-119.</w:t>
      </w:r>
    </w:p>
    <w:p w:rsidR="00A41FBE" w:rsidRPr="00EC31A4" w:rsidRDefault="00A41FBE" w:rsidP="00A41FBE">
      <w:pPr>
        <w:pStyle w:val="EndNoteBibliography"/>
        <w:rPr>
          <w:noProof/>
        </w:rPr>
      </w:pPr>
      <w:r w:rsidRPr="00EC31A4">
        <w:rPr>
          <w:noProof/>
        </w:rPr>
        <w:t>356.</w:t>
      </w:r>
      <w:r w:rsidRPr="00EC31A4">
        <w:rPr>
          <w:noProof/>
        </w:rPr>
        <w:tab/>
        <w:t>Hartig MB, Iuso A, Haack T, et al. Absence of an orphan mitochondrial protein, c19orf12, causes a distinct clinical subtype of neurodegeneration with brain iron accumulation. Am J Hum Genet 2011;89(4):543-550.</w:t>
      </w:r>
    </w:p>
    <w:p w:rsidR="00A41FBE" w:rsidRDefault="00A41FBE" w:rsidP="00A41FBE">
      <w:pPr>
        <w:pStyle w:val="EndNoteBibliography"/>
        <w:rPr>
          <w:noProof/>
        </w:rPr>
      </w:pPr>
      <w:r w:rsidRPr="00EC31A4">
        <w:rPr>
          <w:noProof/>
        </w:rPr>
        <w:t>357.</w:t>
      </w:r>
      <w:r w:rsidRPr="00EC31A4">
        <w:rPr>
          <w:noProof/>
        </w:rPr>
        <w:tab/>
        <w:t>Hogarth P, Gregory A, Kruer MC, et al. New NBIA subtype: genetic, clinical, pathologic, and radiographic features of MPAN. Neurology 2013;80(3):268-275.</w:t>
      </w:r>
    </w:p>
    <w:p w:rsidR="0017246D" w:rsidRPr="00A9759B" w:rsidRDefault="0017246D" w:rsidP="0017246D">
      <w:pPr>
        <w:pStyle w:val="EndNoteBibliography"/>
        <w:rPr>
          <w:noProof/>
        </w:rPr>
      </w:pPr>
      <w:r w:rsidRPr="00EC31A4">
        <w:rPr>
          <w:noProof/>
        </w:rPr>
        <w:t>362.</w:t>
      </w:r>
      <w:r w:rsidRPr="00EC31A4">
        <w:rPr>
          <w:noProof/>
        </w:rPr>
        <w:tab/>
        <w:t xml:space="preserve">Edvardson S, Hama H, Shaag A, et al. Mutations in the fatty acid 2-hydroxylase gene are associated with leukodystrophy with spastic paraparesis and dystonia. </w:t>
      </w:r>
      <w:r w:rsidRPr="00A9759B">
        <w:rPr>
          <w:noProof/>
        </w:rPr>
        <w:t>Am J Hum Genet 2008;83(5):643-648.</w:t>
      </w:r>
    </w:p>
    <w:p w:rsidR="0017246D" w:rsidRPr="00A31316" w:rsidRDefault="0017246D" w:rsidP="0017246D">
      <w:pPr>
        <w:pStyle w:val="EndNoteBibliography"/>
        <w:rPr>
          <w:noProof/>
        </w:rPr>
      </w:pPr>
      <w:r w:rsidRPr="00A9759B">
        <w:rPr>
          <w:noProof/>
        </w:rPr>
        <w:t>363.</w:t>
      </w:r>
      <w:r w:rsidRPr="00A9759B">
        <w:rPr>
          <w:noProof/>
        </w:rPr>
        <w:tab/>
        <w:t xml:space="preserve">Kruer MC, Paisan-Ruiz C, Boddaert N, et al. </w:t>
      </w:r>
      <w:r w:rsidRPr="00EC31A4">
        <w:rPr>
          <w:noProof/>
        </w:rPr>
        <w:t>Defective FA2H leads to a novel form of neurodegeneration with brain iron accumulation (NBIA). Annals of neurology 2010;68(5):611-618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77.</w:t>
      </w:r>
      <w:r w:rsidRPr="00EC31A4">
        <w:rPr>
          <w:noProof/>
        </w:rPr>
        <w:tab/>
        <w:t>Charlesworth G, Plagnol V, Holmstrom KM, et al. Mutations in ANO3 cause dominant craniocervical dystonia: ion channel implicated in pathogenesis. Am J Hum Genet 2012;91(6):1041-1050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78.</w:t>
      </w:r>
      <w:r w:rsidRPr="00EC31A4">
        <w:rPr>
          <w:noProof/>
        </w:rPr>
        <w:tab/>
        <w:t>Fuchs T, Saunders-Pullman R, Masuho I, et al. Mutations in GNAL cause primary torsion dystonia. Nat Genet 2013;45(1):88-92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lastRenderedPageBreak/>
        <w:t>379.</w:t>
      </w:r>
      <w:r w:rsidRPr="00EC31A4">
        <w:rPr>
          <w:noProof/>
        </w:rPr>
        <w:tab/>
        <w:t xml:space="preserve">Charlesworth G, Angelova PR, Bartolome-Robledo F, et al. Mutations in HPCA cause autosomal-recessive primary isolated dystonia. </w:t>
      </w:r>
      <w:r w:rsidRPr="00A9759B">
        <w:rPr>
          <w:noProof/>
        </w:rPr>
        <w:t>Am J Hum Genet 2015;96(4):657-665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380.</w:t>
      </w:r>
      <w:r w:rsidRPr="00A9759B">
        <w:rPr>
          <w:noProof/>
        </w:rPr>
        <w:tab/>
        <w:t xml:space="preserve">Atasu B, Hanagasi H, Bilgic B, et al. </w:t>
      </w:r>
      <w:r w:rsidRPr="00EC31A4">
        <w:rPr>
          <w:noProof/>
        </w:rPr>
        <w:t>HPCA confirmed as a genetic cause of DYT2-like dystonia phenotype. Mov Disord 2018;33(8):1354-1358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81.</w:t>
      </w:r>
      <w:r w:rsidRPr="00EC31A4">
        <w:rPr>
          <w:noProof/>
        </w:rPr>
        <w:tab/>
        <w:t xml:space="preserve">Zech M, Boesch S, Maier EM, et al. Haploinsufficiency of KMT2B, Encoding the Lysine-Specific Histone Methyltransferase 2B, Results in Early-Onset Generalized Dystonia. </w:t>
      </w:r>
      <w:r w:rsidRPr="00A31316">
        <w:rPr>
          <w:noProof/>
        </w:rPr>
        <w:t>Am J Hum Genet 2016;99(6):1377-138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382.</w:t>
      </w:r>
      <w:r w:rsidRPr="00A31316">
        <w:rPr>
          <w:noProof/>
        </w:rPr>
        <w:tab/>
        <w:t xml:space="preserve">Meyer E, Carss KJ, Rankin J, et al. </w:t>
      </w:r>
      <w:r w:rsidRPr="00EC31A4">
        <w:rPr>
          <w:noProof/>
        </w:rPr>
        <w:t>Mutations in the histone methyltransferase gene KMT2B cause complex early-onset dystonia. Nat Genet 2017;49(2):223-237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83.</w:t>
      </w:r>
      <w:r w:rsidRPr="00EC31A4">
        <w:rPr>
          <w:noProof/>
        </w:rPr>
        <w:tab/>
        <w:t xml:space="preserve">Camargos S, Scholz S, Simon-Sanchez J, et al. DYT16, a novel young-onset dystonia-parkinsonism disorder: identification of a segregating mutation in the stress-response protein PRKRA. </w:t>
      </w:r>
      <w:r w:rsidRPr="00A31316">
        <w:rPr>
          <w:noProof/>
        </w:rPr>
        <w:t>Lancet Neurol 2008;7(3):207-215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384.</w:t>
      </w:r>
      <w:r w:rsidRPr="00A31316">
        <w:rPr>
          <w:noProof/>
        </w:rPr>
        <w:tab/>
        <w:t xml:space="preserve">Ozelius LJ, Hewett JW, Page CE, et al. </w:t>
      </w:r>
      <w:r w:rsidRPr="00EC31A4">
        <w:rPr>
          <w:noProof/>
        </w:rPr>
        <w:t xml:space="preserve">The early-onset torsion dystonia gene (DYT1) encodes an ATP-binding protein. </w:t>
      </w:r>
      <w:r w:rsidRPr="00A9759B">
        <w:rPr>
          <w:noProof/>
        </w:rPr>
        <w:t>Nat Genet 1997;17(1):40-48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385.</w:t>
      </w:r>
      <w:r w:rsidRPr="00A9759B">
        <w:rPr>
          <w:noProof/>
        </w:rPr>
        <w:tab/>
        <w:t xml:space="preserve">Cai X, Chen X, Wu S, et al. </w:t>
      </w:r>
      <w:r w:rsidRPr="00EC31A4">
        <w:rPr>
          <w:noProof/>
        </w:rPr>
        <w:t>Homozygous mutation of VPS16 gene is responsible for an autosomal recessive adolescent-onset primary dystonia. Sci Rep 2016;6:2583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86.</w:t>
      </w:r>
      <w:r w:rsidRPr="00EC31A4">
        <w:rPr>
          <w:noProof/>
        </w:rPr>
        <w:tab/>
        <w:t>Li XY, Wang L, Guo Y, Wan XH. Mutations in the VPS16 Gene in 56 Early-Onset Dystonia Patients. Mov Disord 2021;36(3):780-781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87.</w:t>
      </w:r>
      <w:r w:rsidRPr="00EC31A4">
        <w:rPr>
          <w:noProof/>
        </w:rPr>
        <w:tab/>
        <w:t>Ostrozovicova M, Jech R, Steel D, et al. A Recurrent VPS16 p.Arg187* Nonsense Variant in Early-Onset Generalized Dystonia. Mov Disord 2021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88.</w:t>
      </w:r>
      <w:r w:rsidRPr="00EC31A4">
        <w:rPr>
          <w:noProof/>
        </w:rPr>
        <w:tab/>
        <w:t xml:space="preserve">Doss S, Lohmann K, Seibler P, et al. Recessive dystonia-ataxia syndrome in a Turkish family caused by a COX20 (FAM36A) mutation. </w:t>
      </w:r>
      <w:r w:rsidRPr="00A9759B">
        <w:rPr>
          <w:noProof/>
        </w:rPr>
        <w:t>J Neurol 2014;261(1):207-212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389.</w:t>
      </w:r>
      <w:r w:rsidRPr="00A9759B">
        <w:rPr>
          <w:noProof/>
        </w:rPr>
        <w:tab/>
        <w:t xml:space="preserve">Otero MG, Tiongson E, Diaz F, et al. </w:t>
      </w:r>
      <w:r w:rsidRPr="00EC31A4">
        <w:rPr>
          <w:noProof/>
        </w:rPr>
        <w:t>Novel pathogenic COX20 variants causing dysarthria, ataxia, and sensory neuropathy. Ann Clin Transl Neurol 2019;6(1):154-160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90.</w:t>
      </w:r>
      <w:r w:rsidRPr="00EC31A4">
        <w:rPr>
          <w:noProof/>
        </w:rPr>
        <w:tab/>
        <w:t xml:space="preserve">Ozcanyuz DG, Incecik F, Herguner OM, Mungan NO, Bozdogan ST. Dysarthria, Ataxia, and Dystonia Associated with COX20 (FAM36A) Gene Mutation: A Case Report of a Turkish Child. </w:t>
      </w:r>
      <w:r w:rsidRPr="00A9759B">
        <w:rPr>
          <w:noProof/>
        </w:rPr>
        <w:t>Ann Indian Acad Neurol 2020;23(3):399-401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391.</w:t>
      </w:r>
      <w:r w:rsidRPr="00A9759B">
        <w:rPr>
          <w:noProof/>
        </w:rPr>
        <w:tab/>
        <w:t xml:space="preserve">van Spronsen FJ, Himmelreich N, Rufenacht V, et al. </w:t>
      </w:r>
      <w:r w:rsidRPr="00EC31A4">
        <w:rPr>
          <w:noProof/>
        </w:rPr>
        <w:t>Heterogeneous clinical spectrum of DNAJC12-deficient hyperphenylalaninemia: from attention deficit to severe dystonia and intellectual disability. J Med Genet 2017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92.</w:t>
      </w:r>
      <w:r w:rsidRPr="00EC31A4">
        <w:rPr>
          <w:noProof/>
        </w:rPr>
        <w:tab/>
        <w:t xml:space="preserve">Veenma D, Cordeiro D, Sondheimer N, Mercimek-Andrews S. DNAJC12-associated developmental delay, movement disorder, and mild hyperphenylalaninemia identified by whole-exome sequencing re-analysis. </w:t>
      </w:r>
      <w:r w:rsidRPr="00A31316">
        <w:rPr>
          <w:noProof/>
        </w:rPr>
        <w:t>Eur J Hum Genet 2018;26(12):1867-1870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393.</w:t>
      </w:r>
      <w:r w:rsidRPr="00A31316">
        <w:rPr>
          <w:noProof/>
        </w:rPr>
        <w:tab/>
        <w:t xml:space="preserve">Tuschl K, Meyer E, Valdivia LE, et al. </w:t>
      </w:r>
      <w:r w:rsidRPr="00EC31A4">
        <w:rPr>
          <w:noProof/>
        </w:rPr>
        <w:t xml:space="preserve">Mutations in SLC39A14 disrupt manganese homeostasis and cause childhood-onset parkinsonism-dystonia. </w:t>
      </w:r>
      <w:r w:rsidRPr="00A31316">
        <w:rPr>
          <w:noProof/>
        </w:rPr>
        <w:t>Nat Commun 2016;7:11601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394.</w:t>
      </w:r>
      <w:r w:rsidRPr="00A31316">
        <w:rPr>
          <w:noProof/>
        </w:rPr>
        <w:tab/>
        <w:t xml:space="preserve">Juneja M, Shamim U, Joshi A, et al. </w:t>
      </w:r>
      <w:r w:rsidRPr="00EC31A4">
        <w:rPr>
          <w:noProof/>
        </w:rPr>
        <w:t xml:space="preserve">A novel mutation in SLC39A14 causing hypermanganesemia associated with infantile onset dystonia. </w:t>
      </w:r>
      <w:r w:rsidRPr="00A9759B">
        <w:rPr>
          <w:noProof/>
        </w:rPr>
        <w:t>J Gene Med 2018;20(4):e3012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395.</w:t>
      </w:r>
      <w:r w:rsidRPr="00A9759B">
        <w:rPr>
          <w:noProof/>
        </w:rPr>
        <w:tab/>
        <w:t xml:space="preserve">Rodan LH, Hauptman M, D'Gama AM, et al. </w:t>
      </w:r>
      <w:r w:rsidRPr="00EC31A4">
        <w:rPr>
          <w:noProof/>
        </w:rPr>
        <w:t xml:space="preserve">Novel founder intronic variant in SLC39A14 in two families causing Manganism and potential treatment strategies. </w:t>
      </w:r>
      <w:r w:rsidRPr="00A9759B">
        <w:rPr>
          <w:noProof/>
        </w:rPr>
        <w:t>Mol Genet Metab 2018;124(2):161-16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396.</w:t>
      </w:r>
      <w:r w:rsidRPr="00A9759B">
        <w:rPr>
          <w:noProof/>
        </w:rPr>
        <w:tab/>
        <w:t xml:space="preserve">Namnah M, Bauer M, Mor-Shaked H, et al. </w:t>
      </w:r>
      <w:r w:rsidRPr="00EC31A4">
        <w:rPr>
          <w:noProof/>
        </w:rPr>
        <w:t>Benign SLC39A14 Course of Dystonia-Parkinsonism Secondary to Inherited Manganese Accumulation. Mov Disord Clin Pract 2020;7(5):569-570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lastRenderedPageBreak/>
        <w:t>397.</w:t>
      </w:r>
      <w:r w:rsidRPr="00EC31A4">
        <w:rPr>
          <w:noProof/>
        </w:rPr>
        <w:tab/>
        <w:t>Kelly M, Park M, Mihalek I, et al. Spectrum of neurodevelopmental disease associated with the GNAO1 guanosine triphosphate-binding region. Epilepsia 2019;60(3):406-418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398.</w:t>
      </w:r>
      <w:r w:rsidRPr="00EC31A4">
        <w:rPr>
          <w:noProof/>
        </w:rPr>
        <w:tab/>
        <w:t xml:space="preserve">Mencacci NE, Rubio-Agusti I, Zdebik A, et al. A missense mutation in KCTD17 causes autosomal dominant myoclonus-dystonia. </w:t>
      </w:r>
      <w:r w:rsidRPr="00A31316">
        <w:rPr>
          <w:noProof/>
        </w:rPr>
        <w:t>Am J Hum Genet 2015;96(6):938-94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399.</w:t>
      </w:r>
      <w:r w:rsidRPr="00A31316">
        <w:rPr>
          <w:noProof/>
        </w:rPr>
        <w:tab/>
        <w:t xml:space="preserve">Graziola F, Stregapede F, Travaglini L, et al. </w:t>
      </w:r>
      <w:r w:rsidRPr="00EC31A4">
        <w:rPr>
          <w:noProof/>
        </w:rPr>
        <w:t>A novel KCTD17 mutation is associated with childhood early-onset hyperkinetic movement disorder. Parkinsonism Relat Disord 2019;61:4-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0.</w:t>
      </w:r>
      <w:r w:rsidRPr="00EC31A4">
        <w:rPr>
          <w:noProof/>
        </w:rPr>
        <w:tab/>
        <w:t>Marce-Grau A, Correa M, Vanegas MI, et al. Childhood onset progressive myoclonic dystonia due to a de novo KCTD17 splicing mutation. Parkinsonism Relat Disord 2019;61:7-9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1.</w:t>
      </w:r>
      <w:r w:rsidRPr="00EC31A4">
        <w:rPr>
          <w:noProof/>
        </w:rPr>
        <w:tab/>
        <w:t>Todisco M, Gana S, Cosentino G, et al. KCTD17-related myoclonus-dystonia syndrome: clinical and electrophysiological findings of a patient with atypical late onset. Parkinsonism Relat Disord 2020;78:129-133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2.</w:t>
      </w:r>
      <w:r w:rsidRPr="00EC31A4">
        <w:rPr>
          <w:noProof/>
        </w:rPr>
        <w:tab/>
        <w:t>Zimprich A, Grabowski M, Asmus F, et al. Mutations in the gene encoding epsilon-sarcoglycan cause myoclonus-dystonia syndrome. Nat Genet 2001;29(1):66-69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3.</w:t>
      </w:r>
      <w:r w:rsidRPr="00EC31A4">
        <w:rPr>
          <w:noProof/>
        </w:rPr>
        <w:tab/>
        <w:t xml:space="preserve">Verloes A, Di Donato N, Masliah-Planchon J, et al. Baraitser-Winter cerebrofrontofacial syndrome: delineation of the spectrum in 42 cases. </w:t>
      </w:r>
      <w:r w:rsidRPr="00A31316">
        <w:rPr>
          <w:noProof/>
        </w:rPr>
        <w:t>Eur J Hum Genet 2015;23(3):292-301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404.</w:t>
      </w:r>
      <w:r w:rsidRPr="00A31316">
        <w:rPr>
          <w:noProof/>
        </w:rPr>
        <w:tab/>
        <w:t xml:space="preserve">Conboy E, Vairo F, Waggoner D, et al. </w:t>
      </w:r>
      <w:r w:rsidRPr="00EC31A4">
        <w:rPr>
          <w:noProof/>
        </w:rPr>
        <w:t>Pathogenic Variant in ACTB, p.Arg183Trp, Causes Juvenile-Onset Dystonia, Hearing Loss, and Developmental Delay without Midline Malformation. Case Rep Genet 2017;2017:9184265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5.</w:t>
      </w:r>
      <w:r w:rsidRPr="00EC31A4">
        <w:rPr>
          <w:noProof/>
        </w:rPr>
        <w:tab/>
        <w:t>Zech M, Jech R, Wagner M, et al. Molecular diversity of combined and complex dystonia: insights from diagnostic exome sequencing. Neurogenetics 2017;18(4):195-205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6.</w:t>
      </w:r>
      <w:r w:rsidRPr="00EC31A4">
        <w:rPr>
          <w:noProof/>
        </w:rPr>
        <w:tab/>
        <w:t>Freitas JL, Vale TC, Barsottini OGP, Pedroso JL. Expanding the Phenotype of Dystonia-Deafness Syndrome Caused by ACTB Gene Mutation. Mov Disord Clin Pract 2020;7(1):86-8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7.</w:t>
      </w:r>
      <w:r w:rsidRPr="00EC31A4">
        <w:rPr>
          <w:noProof/>
        </w:rPr>
        <w:tab/>
        <w:t>Bull PC, Thomas GR, Rommens JM, Forbes JR, Cox DW. The Wilson disease gene is a putative copper transporting P-type ATPase similar to the Menkes gene. Nature genetics 1993;5(4):327-33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8.</w:t>
      </w:r>
      <w:r w:rsidRPr="00EC31A4">
        <w:rPr>
          <w:noProof/>
        </w:rPr>
        <w:tab/>
        <w:t>Cacciagli P, Sutera-Sardo J, Borges-Correia A, et al. Mutations in BCAP31 cause a severe X-linked phenotype with deafness, dystonia, and central hypomyelination and disorganize the Golgi apparatus. Am J Hum Genet 2013;93(3):579-58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09.</w:t>
      </w:r>
      <w:r w:rsidRPr="00EC31A4">
        <w:rPr>
          <w:noProof/>
        </w:rPr>
        <w:tab/>
        <w:t>Albanyan S, Al Teneiji A, Monfared N, Mercimek-Mahmutoglu S. BCAP31-associated encephalopathy and complex movement disorder mimicking mitochondrial encephalopathy. Am J Med Genet A 2017;173(6):1640-1643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0.</w:t>
      </w:r>
      <w:r w:rsidRPr="00EC31A4">
        <w:rPr>
          <w:noProof/>
        </w:rPr>
        <w:tab/>
        <w:t>Vittal P, Hall DA, Dames S, Mao R, Berry-Kravis E. BCAP31 Mutation Causing a Syndrome of Congenital Dystonia, Facial Dysorphism and Central Hypomyelination Discovered Using Exome Sequencing. Mov Disord Clin Pract 2016;3(2):197-199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1.</w:t>
      </w:r>
      <w:r w:rsidRPr="00EC31A4">
        <w:rPr>
          <w:noProof/>
        </w:rPr>
        <w:tab/>
        <w:t>Rinaldi B, Van Hoof E, Corveleyn A, Van Cauter A, de Ravel T. BCAP31-related syndrome: The first de novo report. Eur J Med Genet 2020;63(2):103732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2.</w:t>
      </w:r>
      <w:r w:rsidRPr="00EC31A4">
        <w:rPr>
          <w:noProof/>
        </w:rPr>
        <w:tab/>
        <w:t>Shimizu K, Oba D, Nambu R, et al. Possible mitochondrial dysfunction in a patient with deafness, dystonia, and cerebral hypomyelination (DDCH) due to BCAP31 Mutation. Mol Genet Genomic Med 2020;8(3):e1129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3.</w:t>
      </w:r>
      <w:r w:rsidRPr="00EC31A4">
        <w:rPr>
          <w:noProof/>
        </w:rPr>
        <w:tab/>
        <w:t xml:space="preserve">Kao HJ, Chiang HL, Chen HH, et al. De novo mutation and skewed X-inactivation in girl with BCAP31-related syndrome. </w:t>
      </w:r>
      <w:r w:rsidRPr="00A31316">
        <w:rPr>
          <w:noProof/>
        </w:rPr>
        <w:t>Hum Mutat 2020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414.</w:t>
      </w:r>
      <w:r w:rsidRPr="00A31316">
        <w:rPr>
          <w:noProof/>
        </w:rPr>
        <w:tab/>
        <w:t xml:space="preserve">Louie RJ, Collins DL, Friez MJ, Skinner C, Schwartz CE, Stevenson RE. </w:t>
      </w:r>
      <w:r w:rsidRPr="00EC31A4">
        <w:rPr>
          <w:noProof/>
        </w:rPr>
        <w:t>Schimke XLID syndrome results from a deletion in BCAP31. Am J Med Genet A 2020;182(9):2168-217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lastRenderedPageBreak/>
        <w:t>415.</w:t>
      </w:r>
      <w:r w:rsidRPr="00EC31A4">
        <w:rPr>
          <w:noProof/>
        </w:rPr>
        <w:tab/>
        <w:t>Alazami AM, Al-Saif A, Al-Semari A, et al. Mutations in C2orf37, encoding a nucleolar protein, cause hypogonadism, alopecia, diabetes mellitus, mental retardation, and extrapyramidal syndrome. Am J Hum Genet 2008;83(6):684-691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6.</w:t>
      </w:r>
      <w:r w:rsidRPr="00EC31A4">
        <w:rPr>
          <w:noProof/>
        </w:rPr>
        <w:tab/>
        <w:t>Al-Semari A, Bohlega S. Autosomal-recessive syndrome with alopecia, hypogonadism, progressive extra-pyramidal disorder, white matter disease, sensory neural deafness, diabetes mellitus, and low IGF1. American journal of medical genetics Part A 2007;143a(2):149-160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7.</w:t>
      </w:r>
      <w:r w:rsidRPr="00EC31A4">
        <w:rPr>
          <w:noProof/>
        </w:rPr>
        <w:tab/>
        <w:t>Schneider SA, Bhatia KP. Dystonia in the Woodhouse Sakati syndrome: A new family and literature review. Movement disorders : official journal of the Movement Disorder Society 2008;23(4):592-59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8.</w:t>
      </w:r>
      <w:r w:rsidRPr="00EC31A4">
        <w:rPr>
          <w:noProof/>
        </w:rPr>
        <w:tab/>
        <w:t>Chang YT, Mues G, McPherson JD, et al. Mutations in the human aromatic L-amino acid decarboxylase gene (Abstract). Journal of Inherited Metabolic Disease 1998;21(4)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19.</w:t>
      </w:r>
      <w:r w:rsidRPr="00EC31A4">
        <w:rPr>
          <w:noProof/>
        </w:rPr>
        <w:tab/>
        <w:t>Brun L, Ngu LH, Keng WT, et al. Clinical and biochemical features of aromatic L-amino acid decarboxylase deficiency. Neurology 2010;75(1):64-71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0.</w:t>
      </w:r>
      <w:r w:rsidRPr="00EC31A4">
        <w:rPr>
          <w:noProof/>
        </w:rPr>
        <w:tab/>
        <w:t>Zazo Seco C, Castells-Nobau A, Joo SH, et al. A homozygous FITM2 mutation causes a deafness-dystonia syndrome with motor regression and signs of ichthyosis and sensory neuropathy. Dis Model Mech 2017;10(2):105-118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1.</w:t>
      </w:r>
      <w:r w:rsidRPr="00EC31A4">
        <w:rPr>
          <w:noProof/>
        </w:rPr>
        <w:tab/>
        <w:t>Shakir A, Wadley AF, Purcarin G, Wierenga KJ. The first case of deafness-dystonia syndrome due to compound heterozygous variants in FITM2. Clin Case Rep 2018;6(9):1815-1817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2.</w:t>
      </w:r>
      <w:r w:rsidRPr="00EC31A4">
        <w:rPr>
          <w:noProof/>
        </w:rPr>
        <w:tab/>
        <w:t xml:space="preserve">Riedhammer KM, Leszinski GS, Andres S, Strobl-Wildemann G, Wagner M. First replication that biallelic variants in FITM2 cause a complex deafness-dystonia syndrome. </w:t>
      </w:r>
      <w:r w:rsidRPr="00A9759B">
        <w:rPr>
          <w:noProof/>
        </w:rPr>
        <w:t>Mov Disord 2018;33(10):1665-166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423.</w:t>
      </w:r>
      <w:r w:rsidRPr="00A9759B">
        <w:rPr>
          <w:noProof/>
        </w:rPr>
        <w:tab/>
        <w:t xml:space="preserve">Heimer G, Keratar JM, Riley LG, et al. </w:t>
      </w:r>
      <w:r w:rsidRPr="00EC31A4">
        <w:rPr>
          <w:noProof/>
        </w:rPr>
        <w:t>MECR Mutations Cause Childhood-Onset Dystonia and Optic Atrophy, a Mitochondrial Fatty Acid Synthesis Disorder. Am J Hum Genet 2016;99(6):1229-124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4.</w:t>
      </w:r>
      <w:r w:rsidRPr="00EC31A4">
        <w:rPr>
          <w:noProof/>
        </w:rPr>
        <w:tab/>
        <w:t>Gorukmez O, Gorukmez O, Havali C. Novel MECR Mutation in Childhood-Onset Dystonia, Optic Atrophy, and Basal Ganglia Signal Abnormalities. Neuropediatrics 2019;50(5):336-33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5.</w:t>
      </w:r>
      <w:r w:rsidRPr="00EC31A4">
        <w:rPr>
          <w:noProof/>
        </w:rPr>
        <w:tab/>
        <w:t>Kim IS, Ki CS, Park KJ. Pediatric-onset dystonia associated with bilateral striatal necrosis and G14459A mutation in a Korean family: a case report. J Korean Med Sci 2010;25(1):180-18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6.</w:t>
      </w:r>
      <w:r w:rsidRPr="00EC31A4">
        <w:rPr>
          <w:noProof/>
        </w:rPr>
        <w:tab/>
        <w:t>Liskova P, Ulmanova O, Tesina P, et al. Novel OPA1 missense mutation in a family with optic atrophy and severe widespread neurological disorder. Acta Ophthalmol 2013;91(3):e225-231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7.</w:t>
      </w:r>
      <w:r w:rsidRPr="00EC31A4">
        <w:rPr>
          <w:noProof/>
        </w:rPr>
        <w:tab/>
        <w:t>Ortega-Suero G, Fernandez-Matarrubia M, Lopez-Valdes E, Arpa J. A Novel Missense OPA1 Mutation in a Patient with Dominant Optic Atrophy and Cervical Dystonia. Mov Disord Clin Pract 2019;6(2):171-173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8.</w:t>
      </w:r>
      <w:r w:rsidRPr="00EC31A4">
        <w:rPr>
          <w:noProof/>
        </w:rPr>
        <w:tab/>
        <w:t>Wortmann SB, de Brouwer APM, Wevers RA, Morava E. SERAC1 Deficiency. In: Adam MP, Ardinger HH, Pagon RA, et al., eds. GeneReviews((R)). Seattle (WA)1993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29.</w:t>
      </w:r>
      <w:r w:rsidRPr="00EC31A4">
        <w:rPr>
          <w:noProof/>
        </w:rPr>
        <w:tab/>
        <w:t xml:space="preserve">Maas RR, Iwanicka-Pronicka K, Kalkan Ucar S, et al. Progressive deafness-dystonia due to SERAC1 mutations: A study of 67 cases. </w:t>
      </w:r>
      <w:r w:rsidRPr="00A9759B">
        <w:rPr>
          <w:noProof/>
        </w:rPr>
        <w:t>Ann Neurol 2017;82(6):1004-1015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430.</w:t>
      </w:r>
      <w:r w:rsidRPr="00A9759B">
        <w:rPr>
          <w:noProof/>
        </w:rPr>
        <w:tab/>
        <w:t xml:space="preserve">Giron C, Roze E, Degos B, et al. </w:t>
      </w:r>
      <w:r w:rsidRPr="00EC31A4">
        <w:rPr>
          <w:noProof/>
        </w:rPr>
        <w:t>Adult-onset Generalized Dystonia as the Main Manifestation of MEGDEL Syndrome. Tremor Other Hyperkinet Mov (N Y) 2018;8:554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31.</w:t>
      </w:r>
      <w:r w:rsidRPr="00EC31A4">
        <w:rPr>
          <w:noProof/>
        </w:rPr>
        <w:tab/>
        <w:t xml:space="preserve">Zeng WQ, Al-Yamani E, Acierno JS, Jr., et al. Biotin-responsive basal ganglia disease maps to 2q36.3 and is due to mutations in SLC19A3. </w:t>
      </w:r>
      <w:r w:rsidRPr="00A9759B">
        <w:rPr>
          <w:noProof/>
        </w:rPr>
        <w:t>Am J Hum Genet 2005;77(1):16-2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lastRenderedPageBreak/>
        <w:t>432.</w:t>
      </w:r>
      <w:r w:rsidRPr="00A9759B">
        <w:rPr>
          <w:noProof/>
        </w:rPr>
        <w:tab/>
        <w:t xml:space="preserve">Serrano M, Rebollo M, Depienne C, et al. </w:t>
      </w:r>
      <w:r w:rsidRPr="00EC31A4">
        <w:rPr>
          <w:noProof/>
        </w:rPr>
        <w:t>Reversible generalized dystonia and encephalopathy from thiamine transporter 2 deficiency. Movement disorders : official journal of the Movement Disorder Society 2012;27(10):1295-1298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33.</w:t>
      </w:r>
      <w:r w:rsidRPr="00EC31A4">
        <w:rPr>
          <w:noProof/>
        </w:rPr>
        <w:tab/>
        <w:t>Tabarki B, Al-Hashem A, Alfadhel M. Biotin-Thiamine-Responsive Basal Ganglia Disease. In: Pagon RA, Adam MP, Ardinger HH, et al., editors. GeneReviews. Seattle (WA): University of Washington; 2013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34.</w:t>
      </w:r>
      <w:r w:rsidRPr="00EC31A4">
        <w:rPr>
          <w:noProof/>
        </w:rPr>
        <w:tab/>
        <w:t>Tranebjaerg L, Hamel BC, Gabreels FJ, Renier WO, Van Ghelue M. A de novo missense mutation in a critical domain of the X-linked DDP gene causes the typical deafness-dystonia-optic atrophy syndrome. European journal of human genetics : EJHG 2000;8(6):464-467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35.</w:t>
      </w:r>
      <w:r w:rsidRPr="00EC31A4">
        <w:rPr>
          <w:noProof/>
        </w:rPr>
        <w:tab/>
        <w:t xml:space="preserve">Ha AD, Parratt KL, Rendtorff ND, et al. The phenotypic spectrum of dystonia in Mohr-Tranebjaerg syndrome. </w:t>
      </w:r>
      <w:r w:rsidRPr="00A31316">
        <w:rPr>
          <w:noProof/>
        </w:rPr>
        <w:t>Movement Disorders 2012;27(8):1034-1040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436.</w:t>
      </w:r>
      <w:r w:rsidRPr="00A31316">
        <w:rPr>
          <w:noProof/>
        </w:rPr>
        <w:tab/>
        <w:t xml:space="preserve">Hersheson J, Mencacci NE, Davis M, et al. </w:t>
      </w:r>
      <w:r w:rsidRPr="00EC31A4">
        <w:rPr>
          <w:noProof/>
        </w:rPr>
        <w:t>Mutations in the autoregulatory domain of beta-tubulin 4a cause hereditary dystonia. Annals of neurology 2013;73(4):546-553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37.</w:t>
      </w:r>
      <w:r w:rsidRPr="00EC31A4">
        <w:rPr>
          <w:noProof/>
        </w:rPr>
        <w:tab/>
        <w:t>Blumkin L, Halevy A, Ben-Ami-Raichman D, et al. Expansion of the spectrum of TUBB4A-related disorders: a new phenotype associated with a novel mutation in the TUBB4A gene. Neurogenetics 2014;15(2):107-113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38.</w:t>
      </w:r>
      <w:r w:rsidRPr="00EC31A4">
        <w:rPr>
          <w:noProof/>
        </w:rPr>
        <w:tab/>
        <w:t>Kancheva D, Chamova T, Guergueltcheva V, et al. Mosaic dominant TUBB4A mutation in an inbred family with complicated hereditary spastic paraplegia. Movement disorders : official journal of the Movement Disorder Society 2015;30(6):854-858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39.</w:t>
      </w:r>
      <w:r w:rsidRPr="00EC31A4">
        <w:rPr>
          <w:noProof/>
        </w:rPr>
        <w:tab/>
        <w:t>Stutterd C, Diakumis P, Bahlo M, et al. Neuropathology of childhood-onset basal ganglia degeneration caused by mutation of VAC14. Ann Clin Transl Neurol 2017;4(12):859-86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0.</w:t>
      </w:r>
      <w:r w:rsidRPr="00EC31A4">
        <w:rPr>
          <w:noProof/>
        </w:rPr>
        <w:tab/>
        <w:t>de Gusmao CM, Stone S, Waugh JL, Yang E, Lenk GM, Rodan LH. VAC14 Gene-Related Parkinsonism-Dystonia With Response to Deep Brain Stimulation. Mov Disord Clin Pract 2019;6(6):494-49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1.</w:t>
      </w:r>
      <w:r w:rsidRPr="00EC31A4">
        <w:rPr>
          <w:noProof/>
        </w:rPr>
        <w:tab/>
        <w:t>Kaur P, Bhavani GS, Raj A, Girisha KM, Shukla A. Homozygous variant, p.(Arg643Trp) in VAC14 causes striatonigral degeneration: report of a novel variant and review of VAC14-related disorders. J Hum Genet 2019;64(12):1237-1242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2.</w:t>
      </w:r>
      <w:r w:rsidRPr="00EC31A4">
        <w:rPr>
          <w:noProof/>
        </w:rPr>
        <w:tab/>
        <w:t>Baumann H, Tunc S, Gunther A, Munchau A, Lohmann K, Bruggemann N. Altered homodimer formation and increased iron accumulation in VAC14-related disease: Case report and review of the literature. Parkinsonism Relat Disord 2020;80:41-4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3.</w:t>
      </w:r>
      <w:r w:rsidRPr="00EC31A4">
        <w:rPr>
          <w:noProof/>
        </w:rPr>
        <w:tab/>
        <w:t>Fukao T, Scriver CR, Kondo N. The clinical phenotype and outcome of mitochondrial acetoacetyl-CoA thiolase deficiency (beta-ketothiolase or T2 deficiency) in 26 enzymatically proved and mutation-defined patients. Molecular genetics and metabolism 2001;72(2):109-11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4.</w:t>
      </w:r>
      <w:r w:rsidRPr="00EC31A4">
        <w:rPr>
          <w:noProof/>
        </w:rPr>
        <w:tab/>
        <w:t>Mitchell GA FT. Inborn errors of ketone body metabolism. In: Scriver CR, Beaudet AL, Sly WS, Valle D, eds. The metabolic and molecular bases of inherited disease. New York: McGraw-Hill, 2001:2327–235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5.</w:t>
      </w:r>
      <w:r w:rsidRPr="00EC31A4">
        <w:rPr>
          <w:noProof/>
        </w:rPr>
        <w:tab/>
        <w:t>Livingston JH, Lin JP, Dale RC, et al. A type I interferon signature identifies bilateral striatal necrosis due to mutations in ADAR1. J Med Genet 2014;51(2):76-82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6.</w:t>
      </w:r>
      <w:r w:rsidRPr="00EC31A4">
        <w:rPr>
          <w:noProof/>
        </w:rPr>
        <w:tab/>
        <w:t>Rice GI, Kitabayashi N, Barth M, et al. Genetic, Phenotypic, and Interferon Biomarker Status in ADAR1-Related Neurological Disease. Neuropediatrics 2017;48(3):166-184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7.</w:t>
      </w:r>
      <w:r w:rsidRPr="00EC31A4">
        <w:rPr>
          <w:noProof/>
        </w:rPr>
        <w:tab/>
        <w:t xml:space="preserve">Kortum F, Das S, Flindt M, et al. The core FOXG1 syndrome phenotype consists of postnatal microcephaly, severe mental retardation, absent language, dyskinesia, and corpus callosum hypogenesis. </w:t>
      </w:r>
      <w:r w:rsidRPr="00A31316">
        <w:rPr>
          <w:noProof/>
        </w:rPr>
        <w:t>J Med Genet 2011;48(6):396-40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lastRenderedPageBreak/>
        <w:t>448.</w:t>
      </w:r>
      <w:r w:rsidRPr="00A31316">
        <w:rPr>
          <w:noProof/>
        </w:rPr>
        <w:tab/>
        <w:t xml:space="preserve">Cellini E, Vignoli A, Pisano T, et al. </w:t>
      </w:r>
      <w:r w:rsidRPr="00EC31A4">
        <w:rPr>
          <w:noProof/>
        </w:rPr>
        <w:t>The hyperkinetic movement disorder of FOXG1-related epileptic-dyskinetic encephalopathy. Dev Med Child Neurol 2016;58(1):93-9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49.</w:t>
      </w:r>
      <w:r w:rsidRPr="00EC31A4">
        <w:rPr>
          <w:noProof/>
        </w:rPr>
        <w:tab/>
        <w:t>Papandreou A, Schneider RB, Augustine EF, et al. Delineation of the movement disorders associated with FOXG1 mutations. Neurology 2016;86(19):1794-1800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50.</w:t>
      </w:r>
      <w:r w:rsidRPr="00EC31A4">
        <w:rPr>
          <w:noProof/>
        </w:rPr>
        <w:tab/>
        <w:t xml:space="preserve">Biery BJ, Stein DE, Morton DH, Goodman SI. Gene structure and mutations of glutaryl-coenzyme A dehydrogenase: impaired association of enzyme subunits that is due to an A421V substitution causes glutaric acidemia type I in the Amish. </w:t>
      </w:r>
      <w:r w:rsidRPr="00A9759B">
        <w:rPr>
          <w:noProof/>
        </w:rPr>
        <w:t>Am J Hum Genet 1996;59(5):1006-1011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451.</w:t>
      </w:r>
      <w:r w:rsidRPr="00A9759B">
        <w:rPr>
          <w:noProof/>
        </w:rPr>
        <w:tab/>
        <w:t xml:space="preserve">Gitiaux C, Roze E, Kinugawa K, et al. </w:t>
      </w:r>
      <w:r w:rsidRPr="00EC31A4">
        <w:rPr>
          <w:noProof/>
        </w:rPr>
        <w:t>Spectrum of movement disorders associated with glutaric aciduria type 1: a study of 16 patients. Movement disorders : official journal of the Movement Disorder Society 2008;23(16):2392-2397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52.</w:t>
      </w:r>
      <w:r w:rsidRPr="00EC31A4">
        <w:rPr>
          <w:noProof/>
        </w:rPr>
        <w:tab/>
        <w:t>Harting I, Neumaier-Probst E, Seitz A, et al. Dynamic changes of striatal and extrastriatal abnormalities in glutaric aciduria type I. Brain : a journal of neurology 2009;132(Pt 7):1764-1782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453.</w:t>
      </w:r>
      <w:r w:rsidRPr="00A9759B">
        <w:rPr>
          <w:noProof/>
        </w:rPr>
        <w:tab/>
        <w:t xml:space="preserve">Kolker S, Christensen E, Leonard JV, et al. </w:t>
      </w:r>
      <w:r w:rsidRPr="00EC31A4">
        <w:rPr>
          <w:noProof/>
        </w:rPr>
        <w:t>Diagnosis and management of glutaric aciduria type I--revised recommendations. Journal of Inherited Metabolic Disease 2011;34(3):677-69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54.</w:t>
      </w:r>
      <w:r w:rsidRPr="00EC31A4">
        <w:rPr>
          <w:noProof/>
        </w:rPr>
        <w:tab/>
        <w:t>Gibbs RA, Caskey CT. Identification and localization of mutations at the Lesch-Nyhan locus by ribonuclease A cleavage. Science 1987;236(4799):303-305.</w:t>
      </w:r>
    </w:p>
    <w:p w:rsidR="00633F6E" w:rsidRPr="00A31316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55.</w:t>
      </w:r>
      <w:r w:rsidRPr="00EC31A4">
        <w:rPr>
          <w:noProof/>
        </w:rPr>
        <w:tab/>
        <w:t xml:space="preserve">Jansen R, Ledley FD. Heterozygous mutations at the mut locus in fibroblasts with mut0 methylmalonic acidemia identified by polymerase-chain-reaction cDNA cloning. </w:t>
      </w:r>
      <w:r w:rsidRPr="00A31316">
        <w:rPr>
          <w:noProof/>
        </w:rPr>
        <w:t>Am J Hum Genet 1990;47(5):808-814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31316">
        <w:rPr>
          <w:noProof/>
        </w:rPr>
        <w:t>456.</w:t>
      </w:r>
      <w:r w:rsidRPr="00A31316">
        <w:rPr>
          <w:noProof/>
        </w:rPr>
        <w:tab/>
        <w:t xml:space="preserve">Kolker S, Valayannopoulos V, Burlina AB, et al. </w:t>
      </w:r>
      <w:r w:rsidRPr="00EC31A4">
        <w:rPr>
          <w:noProof/>
        </w:rPr>
        <w:t>The phenotypic spectrum of organic acidurias and urea cycle disorders. Part 2: the evolving clinical phenotype. J Inherit Metab Dis 2015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57.</w:t>
      </w:r>
      <w:r w:rsidRPr="00EC31A4">
        <w:rPr>
          <w:noProof/>
        </w:rPr>
        <w:tab/>
        <w:t>Richard E, Desviat LR, Perez B, Perez-Cerda C, Ugarte M. Three novel splice mutations in the PCCA gene causing identical exon skipping in propionic acidemia patients. Human genetics 1997;101(1):93-96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58.</w:t>
      </w:r>
      <w:r w:rsidRPr="00EC31A4">
        <w:rPr>
          <w:noProof/>
        </w:rPr>
        <w:tab/>
        <w:t>Muto V, Flex E, Kupchinsky Z, et al. Biallelic SQSTM1 mutations in early-onset, variably progressive neurodegeneration. Neurology 2018;91(4):e319-e330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59.</w:t>
      </w:r>
      <w:r w:rsidRPr="00EC31A4">
        <w:rPr>
          <w:noProof/>
        </w:rPr>
        <w:tab/>
        <w:t xml:space="preserve">Haack TB, Ignatius E, Calvo-Garrido J, et al. Absence of the Autophagy Adaptor SQSTM1/p62 Causes Childhood-Onset Neurodegeneration with Ataxia, Dystonia, and Gaze Palsy. </w:t>
      </w:r>
      <w:r w:rsidRPr="00A9759B">
        <w:rPr>
          <w:noProof/>
        </w:rPr>
        <w:t>Am J Hum Genet 2016;99(3):735-743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460.</w:t>
      </w:r>
      <w:r w:rsidRPr="00A9759B">
        <w:rPr>
          <w:noProof/>
        </w:rPr>
        <w:tab/>
        <w:t xml:space="preserve">Kawaguchi Y, Okamoto T, Taniwaki M, et al. </w:t>
      </w:r>
      <w:r w:rsidRPr="00EC31A4">
        <w:rPr>
          <w:noProof/>
        </w:rPr>
        <w:t>CAG expansions in a novel gene for Machado-Joseph disease at chromosome 14q32.1. Nat Genet 1994;8(3):221-228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61.</w:t>
      </w:r>
      <w:r w:rsidRPr="00EC31A4">
        <w:rPr>
          <w:noProof/>
        </w:rPr>
        <w:tab/>
        <w:t>Munchau A, Dressler D, Bhatia KP, Vogel P, Zuhlke C. Machado-Joseph disease presenting as severe generalised dystonia in a German patient. J Neurol 1999;246(9):840-842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62.</w:t>
      </w:r>
      <w:r w:rsidRPr="00EC31A4">
        <w:rPr>
          <w:noProof/>
        </w:rPr>
        <w:tab/>
        <w:t>Song Y, Liu Y, Zhang N, Long L. Spinocerebellar ataxia type 3/Machado-Joseph disease manifested as spastic paraplegia: A clinical and genetic study. Exp Ther Med 2015;9(2):417-420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63.</w:t>
      </w:r>
      <w:r w:rsidRPr="00EC31A4">
        <w:rPr>
          <w:noProof/>
        </w:rPr>
        <w:tab/>
        <w:t>Bouslam N, Bouhouche A, Benomar A, et al. A novel locus for autosomal recessive spastic ataxia on chromosome 17p. Human genetics 2007;121(3-4):413-420.</w:t>
      </w:r>
    </w:p>
    <w:p w:rsidR="00633F6E" w:rsidRPr="00A9759B" w:rsidRDefault="00633F6E" w:rsidP="00633F6E">
      <w:pPr>
        <w:pStyle w:val="EndNoteBibliography"/>
        <w:rPr>
          <w:noProof/>
        </w:rPr>
      </w:pPr>
      <w:r w:rsidRPr="00EC31A4">
        <w:rPr>
          <w:noProof/>
        </w:rPr>
        <w:t>464.</w:t>
      </w:r>
      <w:r w:rsidRPr="00EC31A4">
        <w:rPr>
          <w:noProof/>
        </w:rPr>
        <w:tab/>
        <w:t xml:space="preserve">Dor T, Cinnamon Y, Raymond L, et al. KIF1C mutations in two families with hereditary spastic paraparesis and cerebellar dysfunction. </w:t>
      </w:r>
      <w:r w:rsidRPr="00A9759B">
        <w:rPr>
          <w:noProof/>
        </w:rPr>
        <w:t>J Med Genet 2014;51(2):137-142.</w:t>
      </w:r>
    </w:p>
    <w:p w:rsidR="00633F6E" w:rsidRPr="00EC31A4" w:rsidRDefault="00633F6E" w:rsidP="00633F6E">
      <w:pPr>
        <w:pStyle w:val="EndNoteBibliography"/>
        <w:rPr>
          <w:noProof/>
        </w:rPr>
      </w:pPr>
      <w:r w:rsidRPr="00A9759B">
        <w:rPr>
          <w:noProof/>
        </w:rPr>
        <w:t>465.</w:t>
      </w:r>
      <w:r w:rsidRPr="00A9759B">
        <w:rPr>
          <w:noProof/>
        </w:rPr>
        <w:tab/>
        <w:t xml:space="preserve">Ng J, Cortes-Saladelafont E, Abela L, et al. </w:t>
      </w:r>
      <w:r w:rsidRPr="00EC31A4">
        <w:rPr>
          <w:noProof/>
        </w:rPr>
        <w:t>DNAJC6 Mutations Disrupt Dopamine Homeostasis in Juvenile Parkinsonism-Dystonia. Mov Disord 2020;35(8):1357-1368.</w:t>
      </w:r>
    </w:p>
    <w:p w:rsidR="00316C42" w:rsidRPr="00316C42" w:rsidRDefault="00633F6E" w:rsidP="00F7229C">
      <w:pPr>
        <w:pStyle w:val="EndNoteBibliography"/>
      </w:pPr>
      <w:r w:rsidRPr="00EC31A4">
        <w:rPr>
          <w:noProof/>
        </w:rPr>
        <w:t>466.</w:t>
      </w:r>
      <w:r w:rsidRPr="00EC31A4">
        <w:rPr>
          <w:noProof/>
        </w:rPr>
        <w:tab/>
        <w:t>Mittal SO. Levodopa responsive-generalized dystonic spells and moaning in DNAJC6 related Juvenile Parkinson's disease. Parkinsonism Relat Disord 2020;81:188-189.</w:t>
      </w:r>
      <w:bookmarkStart w:id="0" w:name="_GoBack"/>
      <w:bookmarkEnd w:id="0"/>
    </w:p>
    <w:sectPr w:rsidR="00316C42" w:rsidRPr="00316C4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55F5A" w:rsidRDefault="00355F5A" w:rsidP="00147B7D">
      <w:r>
        <w:separator/>
      </w:r>
    </w:p>
  </w:endnote>
  <w:endnote w:type="continuationSeparator" w:id="0">
    <w:p w:rsidR="00355F5A" w:rsidRDefault="00355F5A" w:rsidP="00147B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55F5A" w:rsidRDefault="00355F5A" w:rsidP="00147B7D">
      <w:r>
        <w:separator/>
      </w:r>
    </w:p>
  </w:footnote>
  <w:footnote w:type="continuationSeparator" w:id="0">
    <w:p w:rsidR="00355F5A" w:rsidRDefault="00355F5A" w:rsidP="00147B7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7B7D"/>
    <w:rsid w:val="00024A2A"/>
    <w:rsid w:val="000A6119"/>
    <w:rsid w:val="00107121"/>
    <w:rsid w:val="00147B7D"/>
    <w:rsid w:val="001600DB"/>
    <w:rsid w:val="0017246D"/>
    <w:rsid w:val="001B275D"/>
    <w:rsid w:val="001C5FDF"/>
    <w:rsid w:val="00316C42"/>
    <w:rsid w:val="00351076"/>
    <w:rsid w:val="00355F5A"/>
    <w:rsid w:val="00387738"/>
    <w:rsid w:val="00394371"/>
    <w:rsid w:val="003E1ED8"/>
    <w:rsid w:val="005B4FAC"/>
    <w:rsid w:val="00633F6E"/>
    <w:rsid w:val="006E3C7E"/>
    <w:rsid w:val="00777FA2"/>
    <w:rsid w:val="00793145"/>
    <w:rsid w:val="007E607E"/>
    <w:rsid w:val="0084543B"/>
    <w:rsid w:val="00891607"/>
    <w:rsid w:val="008C5DAB"/>
    <w:rsid w:val="00957085"/>
    <w:rsid w:val="00A41FBE"/>
    <w:rsid w:val="00B13DD9"/>
    <w:rsid w:val="00C4290F"/>
    <w:rsid w:val="00CA2E0D"/>
    <w:rsid w:val="00CA65FF"/>
    <w:rsid w:val="00F72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9D9D00"/>
  <w15:chartTrackingRefBased/>
  <w15:docId w15:val="{F38A06C9-A028-4ABD-BF09-0AE0D79A3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47B7D"/>
    <w:pPr>
      <w:spacing w:after="0" w:line="240" w:lineRule="auto"/>
    </w:pPr>
    <w:rPr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147B7D"/>
    <w:rPr>
      <w:b/>
      <w:bCs/>
    </w:rPr>
  </w:style>
  <w:style w:type="character" w:styleId="Hyperlink">
    <w:name w:val="Hyperlink"/>
    <w:basedOn w:val="DefaultParagraphFont"/>
    <w:uiPriority w:val="99"/>
    <w:unhideWhenUsed/>
    <w:rsid w:val="00147B7D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47B7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7B7D"/>
    <w:rPr>
      <w:sz w:val="24"/>
      <w:szCs w:val="24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147B7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7B7D"/>
    <w:rPr>
      <w:sz w:val="24"/>
      <w:szCs w:val="24"/>
      <w:lang w:val="en-AU"/>
    </w:rPr>
  </w:style>
  <w:style w:type="paragraph" w:customStyle="1" w:styleId="EndNoteBibliographyTitle">
    <w:name w:val="EndNote Bibliography Title"/>
    <w:basedOn w:val="Normal"/>
    <w:link w:val="EndNoteBibliographyTitleChar"/>
    <w:rsid w:val="00316C42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6C42"/>
    <w:rPr>
      <w:rFonts w:ascii="Calibri" w:hAnsi="Calibri" w:cs="Calibri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3F6E"/>
    <w:pPr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3F6E"/>
    <w:rPr>
      <w:rFonts w:ascii="Calibri" w:hAnsi="Calibri" w:cs="Calibri"/>
      <w:sz w:val="24"/>
      <w:szCs w:val="24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sid w:val="008C5DA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C5DAB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1F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1FBE"/>
    <w:rPr>
      <w:b/>
      <w:bCs/>
      <w:sz w:val="20"/>
      <w:szCs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omim.org/entry/243310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omim.org/about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omim.org/entry/224500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</TotalTime>
  <Pages>15</Pages>
  <Words>9512</Words>
  <Characters>54220</Characters>
  <Application>Microsoft Office Word</Application>
  <DocSecurity>0</DocSecurity>
  <Lines>451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 Rajalingam</dc:creator>
  <cp:keywords/>
  <dc:description/>
  <cp:lastModifiedBy>Sumi Rajalingam</cp:lastModifiedBy>
  <cp:revision>4</cp:revision>
  <dcterms:created xsi:type="dcterms:W3CDTF">2022-10-08T03:32:00Z</dcterms:created>
  <dcterms:modified xsi:type="dcterms:W3CDTF">2022-10-08T23:38:00Z</dcterms:modified>
</cp:coreProperties>
</file>